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5F17" w:rsidRPr="00C42F20" w:rsidRDefault="00DE5F17" w:rsidP="00DE5F17">
      <w:pPr>
        <w:autoSpaceDE w:val="0"/>
        <w:autoSpaceDN w:val="0"/>
        <w:adjustRightInd w:val="0"/>
        <w:jc w:val="center"/>
        <w:rPr>
          <w:b/>
          <w:bCs/>
          <w:sz w:val="44"/>
          <w:szCs w:val="44"/>
          <w:lang w:val="en-NZ" w:eastAsia="zh-TW"/>
        </w:rPr>
      </w:pPr>
      <w:r w:rsidRPr="00C42F20">
        <w:rPr>
          <w:b/>
          <w:bCs/>
          <w:sz w:val="44"/>
          <w:szCs w:val="44"/>
          <w:lang w:val="en-NZ" w:eastAsia="zh-TW"/>
        </w:rPr>
        <w:t>Part IV Research Project Report</w:t>
      </w:r>
    </w:p>
    <w:p w:rsidR="00DE5F17" w:rsidRPr="00C42F20" w:rsidRDefault="00DE5F17" w:rsidP="00DE5F17">
      <w:pPr>
        <w:autoSpaceDE w:val="0"/>
        <w:autoSpaceDN w:val="0"/>
        <w:adjustRightInd w:val="0"/>
        <w:jc w:val="center"/>
        <w:rPr>
          <w:b/>
          <w:bCs/>
          <w:sz w:val="36"/>
          <w:szCs w:val="36"/>
          <w:lang w:val="en-NZ" w:eastAsia="zh-TW"/>
        </w:rPr>
      </w:pPr>
      <w:r w:rsidRPr="00C42F20">
        <w:rPr>
          <w:b/>
          <w:bCs/>
          <w:sz w:val="36"/>
          <w:szCs w:val="36"/>
          <w:lang w:val="en-NZ" w:eastAsia="zh-TW"/>
        </w:rPr>
        <w:t>Department of Electrical &amp; Computer Engineering</w:t>
      </w:r>
    </w:p>
    <w:p w:rsidR="007231F7" w:rsidRPr="00C42F20" w:rsidRDefault="00DE5F17" w:rsidP="00DE5F17">
      <w:pPr>
        <w:jc w:val="center"/>
        <w:rPr>
          <w:sz w:val="36"/>
          <w:szCs w:val="36"/>
          <w:lang w:val="en-NZ"/>
        </w:rPr>
      </w:pPr>
      <w:r w:rsidRPr="00C42F20">
        <w:rPr>
          <w:b/>
          <w:bCs/>
          <w:sz w:val="36"/>
          <w:szCs w:val="36"/>
          <w:lang w:val="en-NZ" w:eastAsia="zh-TW"/>
        </w:rPr>
        <w:t>University of Auckland, Auckland, New Zealand</w:t>
      </w:r>
    </w:p>
    <w:p w:rsidR="007231F7" w:rsidRPr="00126BB3" w:rsidRDefault="007231F7" w:rsidP="00DE5F17">
      <w:pPr>
        <w:jc w:val="center"/>
        <w:rPr>
          <w:lang w:val="en-NZ"/>
        </w:rPr>
      </w:pPr>
    </w:p>
    <w:p w:rsidR="007231F7" w:rsidRPr="00126BB3" w:rsidRDefault="007231F7" w:rsidP="00DE5F17">
      <w:pPr>
        <w:jc w:val="center"/>
        <w:rPr>
          <w:lang w:val="en-NZ"/>
        </w:rPr>
      </w:pPr>
    </w:p>
    <w:p w:rsidR="007231F7" w:rsidRPr="00126BB3" w:rsidRDefault="007231F7" w:rsidP="00DE5F17">
      <w:pPr>
        <w:jc w:val="center"/>
        <w:rPr>
          <w:lang w:val="en-NZ"/>
        </w:rPr>
      </w:pPr>
    </w:p>
    <w:p w:rsidR="007231F7" w:rsidRPr="00126BB3" w:rsidRDefault="007231F7" w:rsidP="00DE5F17">
      <w:pPr>
        <w:jc w:val="center"/>
        <w:rPr>
          <w:lang w:val="en-NZ"/>
        </w:rPr>
      </w:pPr>
    </w:p>
    <w:p w:rsidR="007231F7" w:rsidRPr="00126BB3" w:rsidRDefault="007231F7" w:rsidP="00DE5F17">
      <w:pPr>
        <w:jc w:val="center"/>
        <w:rPr>
          <w:lang w:val="en-NZ"/>
        </w:rPr>
      </w:pPr>
    </w:p>
    <w:p w:rsidR="007231F7" w:rsidRPr="00126BB3" w:rsidRDefault="007231F7" w:rsidP="007231F7">
      <w:pPr>
        <w:rPr>
          <w:lang w:val="en-NZ"/>
        </w:rPr>
      </w:pPr>
    </w:p>
    <w:p w:rsidR="007231F7" w:rsidRPr="00126BB3" w:rsidRDefault="007231F7" w:rsidP="007231F7">
      <w:pPr>
        <w:rPr>
          <w:lang w:val="en-NZ"/>
        </w:rPr>
      </w:pPr>
    </w:p>
    <w:p w:rsidR="0044764A" w:rsidRPr="00126BB3" w:rsidRDefault="0044764A" w:rsidP="007231F7">
      <w:pPr>
        <w:rPr>
          <w:lang w:val="en-NZ"/>
        </w:rPr>
      </w:pPr>
    </w:p>
    <w:p w:rsidR="0044764A" w:rsidRPr="00126BB3" w:rsidRDefault="0044764A" w:rsidP="007231F7">
      <w:pPr>
        <w:rPr>
          <w:lang w:val="en-NZ"/>
        </w:rPr>
      </w:pPr>
    </w:p>
    <w:p w:rsidR="0044764A" w:rsidRPr="00126BB3" w:rsidRDefault="0044764A" w:rsidP="007231F7">
      <w:pPr>
        <w:rPr>
          <w:lang w:val="en-NZ"/>
        </w:rPr>
      </w:pPr>
    </w:p>
    <w:p w:rsidR="0044764A" w:rsidRPr="00126BB3" w:rsidRDefault="0044764A" w:rsidP="007231F7">
      <w:pPr>
        <w:rPr>
          <w:lang w:val="en-NZ"/>
        </w:rPr>
      </w:pPr>
    </w:p>
    <w:p w:rsidR="007231F7" w:rsidRPr="00126BB3" w:rsidRDefault="007231F7" w:rsidP="007231F7">
      <w:pPr>
        <w:rPr>
          <w:lang w:val="en-NZ"/>
        </w:rPr>
      </w:pPr>
    </w:p>
    <w:p w:rsidR="007231F7" w:rsidRPr="00126BB3" w:rsidRDefault="007231F7" w:rsidP="007231F7">
      <w:pPr>
        <w:rPr>
          <w:lang w:val="en-NZ"/>
        </w:rPr>
      </w:pPr>
    </w:p>
    <w:p w:rsidR="007231F7" w:rsidRPr="00126BB3" w:rsidRDefault="007231F7" w:rsidP="007231F7">
      <w:pPr>
        <w:rPr>
          <w:lang w:val="en-NZ"/>
        </w:rPr>
      </w:pPr>
    </w:p>
    <w:p w:rsidR="0044764A" w:rsidRPr="00126BB3" w:rsidRDefault="0044764A" w:rsidP="0044764A">
      <w:pPr>
        <w:spacing w:after="240"/>
        <w:rPr>
          <w:lang w:val="en-NZ"/>
        </w:rPr>
      </w:pPr>
      <w:r w:rsidRPr="00126BB3">
        <w:rPr>
          <w:b/>
          <w:lang w:val="en-NZ"/>
        </w:rPr>
        <w:t>Project Title:</w:t>
      </w:r>
      <w:r w:rsidRPr="00126BB3">
        <w:rPr>
          <w:lang w:val="en-NZ"/>
        </w:rPr>
        <w:t xml:space="preserve"> Object Imaging Using High definition 3D Scanner</w:t>
      </w:r>
    </w:p>
    <w:p w:rsidR="0044764A" w:rsidRPr="00126BB3" w:rsidRDefault="0044764A" w:rsidP="0044764A">
      <w:pPr>
        <w:spacing w:after="240"/>
        <w:rPr>
          <w:lang w:val="en-NZ"/>
        </w:rPr>
      </w:pPr>
      <w:r w:rsidRPr="00126BB3">
        <w:rPr>
          <w:b/>
          <w:lang w:val="en-NZ"/>
        </w:rPr>
        <w:t>Project Number:</w:t>
      </w:r>
      <w:r w:rsidRPr="00126BB3">
        <w:rPr>
          <w:lang w:val="en-NZ"/>
        </w:rPr>
        <w:t xml:space="preserve"> 114</w:t>
      </w:r>
    </w:p>
    <w:p w:rsidR="0044764A" w:rsidRPr="00126BB3" w:rsidRDefault="0044764A" w:rsidP="0044764A">
      <w:pPr>
        <w:spacing w:after="240"/>
        <w:rPr>
          <w:lang w:val="en-NZ"/>
        </w:rPr>
      </w:pPr>
      <w:r w:rsidRPr="00126BB3">
        <w:rPr>
          <w:b/>
          <w:lang w:val="en-NZ"/>
        </w:rPr>
        <w:t xml:space="preserve">Name: </w:t>
      </w:r>
      <w:r w:rsidRPr="00126BB3">
        <w:rPr>
          <w:lang w:val="en-NZ"/>
        </w:rPr>
        <w:t>Hsiao-</w:t>
      </w:r>
      <w:proofErr w:type="spellStart"/>
      <w:r w:rsidRPr="00126BB3">
        <w:rPr>
          <w:lang w:val="en-NZ"/>
        </w:rPr>
        <w:t>Tien</w:t>
      </w:r>
      <w:proofErr w:type="spellEnd"/>
      <w:r w:rsidRPr="00126BB3">
        <w:rPr>
          <w:lang w:val="en-NZ"/>
        </w:rPr>
        <w:t xml:space="preserve"> Fan</w:t>
      </w:r>
    </w:p>
    <w:p w:rsidR="0044764A" w:rsidRPr="00126BB3" w:rsidRDefault="0044764A" w:rsidP="0044764A">
      <w:pPr>
        <w:spacing w:after="240"/>
        <w:rPr>
          <w:lang w:val="en-NZ"/>
        </w:rPr>
      </w:pPr>
      <w:r w:rsidRPr="00126BB3">
        <w:rPr>
          <w:b/>
          <w:lang w:val="en-NZ"/>
        </w:rPr>
        <w:t>UID:</w:t>
      </w:r>
      <w:r w:rsidRPr="00126BB3">
        <w:rPr>
          <w:lang w:val="en-NZ"/>
        </w:rPr>
        <w:t xml:space="preserve"> 4872922</w:t>
      </w:r>
    </w:p>
    <w:p w:rsidR="007231F7" w:rsidRPr="00126BB3" w:rsidRDefault="007231F7" w:rsidP="007231F7">
      <w:pPr>
        <w:spacing w:after="240"/>
        <w:rPr>
          <w:lang w:val="en-NZ"/>
        </w:rPr>
      </w:pPr>
      <w:r w:rsidRPr="00126BB3">
        <w:rPr>
          <w:b/>
          <w:lang w:val="en-NZ"/>
        </w:rPr>
        <w:t>Supervisor Name:</w:t>
      </w:r>
      <w:r w:rsidRPr="00126BB3">
        <w:rPr>
          <w:lang w:val="en-NZ"/>
        </w:rPr>
        <w:t xml:space="preserve"> Dr. </w:t>
      </w:r>
      <w:proofErr w:type="spellStart"/>
      <w:r w:rsidRPr="00126BB3">
        <w:rPr>
          <w:lang w:val="en-NZ"/>
        </w:rPr>
        <w:t>Waleed</w:t>
      </w:r>
      <w:proofErr w:type="spellEnd"/>
      <w:r w:rsidRPr="00126BB3">
        <w:rPr>
          <w:lang w:val="en-NZ"/>
        </w:rPr>
        <w:t xml:space="preserve"> Abdulla</w:t>
      </w:r>
    </w:p>
    <w:p w:rsidR="007231F7" w:rsidRPr="00126BB3" w:rsidRDefault="007231F7" w:rsidP="007231F7">
      <w:pPr>
        <w:spacing w:after="240"/>
        <w:rPr>
          <w:lang w:val="en-NZ"/>
        </w:rPr>
      </w:pPr>
      <w:r w:rsidRPr="00126BB3">
        <w:rPr>
          <w:b/>
          <w:lang w:val="en-NZ"/>
        </w:rPr>
        <w:t>Second Examiner Name:</w:t>
      </w:r>
      <w:r w:rsidRPr="00126BB3">
        <w:rPr>
          <w:lang w:val="en-NZ"/>
        </w:rPr>
        <w:t xml:space="preserve"> Dr. Catherine Watson</w:t>
      </w:r>
    </w:p>
    <w:p w:rsidR="007231F7" w:rsidRPr="00126BB3" w:rsidRDefault="007231F7" w:rsidP="007231F7">
      <w:pPr>
        <w:spacing w:after="240"/>
        <w:rPr>
          <w:lang w:val="en-NZ"/>
        </w:rPr>
      </w:pPr>
      <w:r w:rsidRPr="00126BB3">
        <w:rPr>
          <w:b/>
          <w:lang w:val="en-NZ"/>
        </w:rPr>
        <w:t>Partner Name:</w:t>
      </w:r>
      <w:r w:rsidRPr="00126BB3">
        <w:rPr>
          <w:lang w:val="en-NZ"/>
        </w:rPr>
        <w:t xml:space="preserve"> Samuel </w:t>
      </w:r>
      <w:proofErr w:type="spellStart"/>
      <w:r w:rsidRPr="00126BB3">
        <w:rPr>
          <w:lang w:val="en-NZ"/>
        </w:rPr>
        <w:t>Prasetya</w:t>
      </w:r>
      <w:proofErr w:type="spellEnd"/>
      <w:r w:rsidRPr="00126BB3">
        <w:rPr>
          <w:lang w:val="en-NZ"/>
        </w:rPr>
        <w:t xml:space="preserve"> </w:t>
      </w:r>
      <w:proofErr w:type="spellStart"/>
      <w:r w:rsidRPr="00126BB3">
        <w:rPr>
          <w:lang w:val="en-NZ"/>
        </w:rPr>
        <w:t>Loho</w:t>
      </w:r>
      <w:proofErr w:type="spellEnd"/>
    </w:p>
    <w:p w:rsidR="007231F7" w:rsidRPr="00126BB3" w:rsidRDefault="007231F7" w:rsidP="007231F7">
      <w:pPr>
        <w:spacing w:after="240"/>
        <w:rPr>
          <w:lang w:val="en-NZ"/>
        </w:rPr>
      </w:pPr>
      <w:r w:rsidRPr="00126BB3">
        <w:rPr>
          <w:b/>
          <w:lang w:val="en-NZ"/>
        </w:rPr>
        <w:t>Partner UID:</w:t>
      </w:r>
      <w:r w:rsidRPr="00126BB3">
        <w:rPr>
          <w:lang w:val="en-NZ"/>
        </w:rPr>
        <w:t xml:space="preserve"> 1104880</w:t>
      </w:r>
    </w:p>
    <w:p w:rsidR="007231F7" w:rsidRPr="00126BB3" w:rsidRDefault="007231F7" w:rsidP="007231F7">
      <w:pPr>
        <w:spacing w:after="240"/>
        <w:rPr>
          <w:lang w:val="en-NZ"/>
        </w:rPr>
      </w:pPr>
      <w:r w:rsidRPr="00126BB3">
        <w:rPr>
          <w:b/>
          <w:lang w:val="en-NZ"/>
        </w:rPr>
        <w:t>Submission date:</w:t>
      </w:r>
      <w:r w:rsidR="0044764A" w:rsidRPr="00126BB3">
        <w:rPr>
          <w:lang w:val="en-NZ"/>
        </w:rPr>
        <w:t xml:space="preserve"> 12</w:t>
      </w:r>
      <w:r w:rsidRPr="00126BB3">
        <w:rPr>
          <w:lang w:val="en-NZ"/>
        </w:rPr>
        <w:t>/0</w:t>
      </w:r>
      <w:r w:rsidR="0044764A" w:rsidRPr="00126BB3">
        <w:rPr>
          <w:lang w:val="en-NZ"/>
        </w:rPr>
        <w:t>9</w:t>
      </w:r>
      <w:r w:rsidRPr="00126BB3">
        <w:rPr>
          <w:lang w:val="en-NZ"/>
        </w:rPr>
        <w:t>/2011</w:t>
      </w:r>
    </w:p>
    <w:p w:rsidR="007231F7" w:rsidRPr="00126BB3" w:rsidRDefault="007231F7" w:rsidP="007231F7">
      <w:pPr>
        <w:jc w:val="center"/>
        <w:rPr>
          <w:b/>
          <w:sz w:val="32"/>
          <w:szCs w:val="32"/>
          <w:u w:val="single"/>
          <w:lang w:val="en-NZ"/>
        </w:rPr>
      </w:pPr>
      <w:r w:rsidRPr="00126BB3">
        <w:rPr>
          <w:lang w:val="en-NZ"/>
        </w:rPr>
        <w:br w:type="page"/>
      </w:r>
      <w:r w:rsidRPr="00126BB3">
        <w:rPr>
          <w:b/>
          <w:sz w:val="32"/>
          <w:szCs w:val="32"/>
          <w:u w:val="single"/>
          <w:lang w:val="en-NZ"/>
        </w:rPr>
        <w:lastRenderedPageBreak/>
        <w:t>Declaration of Originality</w:t>
      </w:r>
    </w:p>
    <w:p w:rsidR="007231F7" w:rsidRPr="00126BB3" w:rsidRDefault="007231F7" w:rsidP="007231F7">
      <w:pPr>
        <w:rPr>
          <w:b/>
          <w:sz w:val="32"/>
          <w:szCs w:val="32"/>
          <w:u w:val="single"/>
          <w:lang w:val="en-NZ"/>
        </w:rPr>
      </w:pPr>
    </w:p>
    <w:p w:rsidR="007231F7" w:rsidRPr="00126BB3" w:rsidRDefault="007231F7" w:rsidP="007231F7">
      <w:pPr>
        <w:rPr>
          <w:lang w:val="en-NZ"/>
        </w:rPr>
      </w:pPr>
    </w:p>
    <w:p w:rsidR="007231F7" w:rsidRPr="00126BB3" w:rsidRDefault="007231F7" w:rsidP="007231F7">
      <w:pPr>
        <w:rPr>
          <w:lang w:val="en-NZ"/>
        </w:rPr>
      </w:pPr>
      <w:r w:rsidRPr="00126BB3">
        <w:rPr>
          <w:lang w:val="en-NZ"/>
        </w:rPr>
        <w:t>This report is my own unaided work and was not copied from nor written in collaboration with any other person.</w:t>
      </w:r>
    </w:p>
    <w:p w:rsidR="00DE5F17" w:rsidRPr="00126BB3" w:rsidRDefault="00DE5F17" w:rsidP="007231F7">
      <w:pPr>
        <w:rPr>
          <w:lang w:val="en-NZ"/>
        </w:rPr>
      </w:pPr>
    </w:p>
    <w:p w:rsidR="007231F7" w:rsidRPr="00126BB3" w:rsidRDefault="007231F7" w:rsidP="007231F7">
      <w:pPr>
        <w:rPr>
          <w:lang w:val="en-NZ"/>
        </w:rPr>
      </w:pPr>
    </w:p>
    <w:p w:rsidR="007231F7" w:rsidRPr="00126BB3" w:rsidRDefault="007231F7" w:rsidP="007231F7">
      <w:pPr>
        <w:jc w:val="center"/>
        <w:rPr>
          <w:lang w:val="en-NZ"/>
        </w:rPr>
      </w:pPr>
      <w:r w:rsidRPr="00126BB3">
        <w:rPr>
          <w:lang w:val="en-NZ"/>
        </w:rPr>
        <w:t>Hsiao-</w:t>
      </w:r>
      <w:proofErr w:type="spellStart"/>
      <w:r w:rsidRPr="00126BB3">
        <w:rPr>
          <w:lang w:val="en-NZ"/>
        </w:rPr>
        <w:t>Tien</w:t>
      </w:r>
      <w:proofErr w:type="spellEnd"/>
      <w:r w:rsidRPr="00126BB3">
        <w:rPr>
          <w:lang w:val="en-NZ"/>
        </w:rPr>
        <w:t xml:space="preserve"> Fan</w:t>
      </w:r>
    </w:p>
    <w:p w:rsidR="007231F7" w:rsidRPr="00126BB3" w:rsidRDefault="006B7B1E" w:rsidP="006B7B1E">
      <w:pPr>
        <w:jc w:val="center"/>
        <w:rPr>
          <w:lang w:val="en-NZ"/>
        </w:rPr>
      </w:pPr>
      <w:r w:rsidRPr="00126BB3">
        <w:rPr>
          <w:lang w:val="en-NZ"/>
        </w:rPr>
        <w:t>11.09.2011</w:t>
      </w:r>
    </w:p>
    <w:p w:rsidR="00D03D91" w:rsidRPr="00126BB3" w:rsidRDefault="007231F7" w:rsidP="007231F7">
      <w:pPr>
        <w:pStyle w:val="Heading3"/>
        <w:numPr>
          <w:ilvl w:val="0"/>
          <w:numId w:val="0"/>
        </w:numPr>
        <w:jc w:val="center"/>
        <w:rPr>
          <w:b/>
          <w:bCs/>
          <w:i w:val="0"/>
          <w:iCs/>
          <w:caps/>
          <w:sz w:val="24"/>
          <w:szCs w:val="24"/>
          <w:lang w:val="en-NZ"/>
        </w:rPr>
      </w:pPr>
      <w:r w:rsidRPr="00126BB3">
        <w:rPr>
          <w:b/>
          <w:i w:val="0"/>
          <w:sz w:val="24"/>
          <w:szCs w:val="24"/>
          <w:lang w:val="en-NZ"/>
        </w:rPr>
        <w:br w:type="page"/>
      </w:r>
      <w:r w:rsidR="00DC6232" w:rsidRPr="00126BB3">
        <w:rPr>
          <w:b/>
          <w:i w:val="0"/>
          <w:sz w:val="24"/>
          <w:szCs w:val="24"/>
          <w:lang w:val="en-NZ"/>
        </w:rPr>
        <w:lastRenderedPageBreak/>
        <w:t>OBJECTS IMAGING USING HIGH DEFINITION 3D SCANNERS</w:t>
      </w:r>
    </w:p>
    <w:p w:rsidR="005A1FEF" w:rsidRPr="00126BB3" w:rsidRDefault="00802134" w:rsidP="007271A4">
      <w:pPr>
        <w:pStyle w:val="Author"/>
        <w:rPr>
          <w:lang w:val="en-NZ"/>
        </w:rPr>
      </w:pPr>
      <w:r w:rsidRPr="00126BB3">
        <w:rPr>
          <w:lang w:val="en-NZ"/>
        </w:rPr>
        <w:t>Hsiao-</w:t>
      </w:r>
      <w:proofErr w:type="spellStart"/>
      <w:r w:rsidRPr="00126BB3">
        <w:rPr>
          <w:lang w:val="en-NZ"/>
        </w:rPr>
        <w:t>Tien</w:t>
      </w:r>
      <w:proofErr w:type="spellEnd"/>
      <w:r w:rsidRPr="00126BB3">
        <w:rPr>
          <w:lang w:val="en-NZ"/>
        </w:rPr>
        <w:t xml:space="preserve"> Fan</w:t>
      </w:r>
    </w:p>
    <w:p w:rsidR="005A1FEF" w:rsidRPr="00126BB3" w:rsidRDefault="005A1FEF" w:rsidP="00D03D91">
      <w:pPr>
        <w:pStyle w:val="Affiliation"/>
        <w:rPr>
          <w:lang w:val="en-NZ"/>
        </w:rPr>
      </w:pPr>
      <w:r w:rsidRPr="00126BB3">
        <w:rPr>
          <w:lang w:val="en-NZ"/>
        </w:rPr>
        <w:t xml:space="preserve">Department of </w:t>
      </w:r>
      <w:r w:rsidR="00D03D91" w:rsidRPr="00126BB3">
        <w:rPr>
          <w:lang w:val="en-NZ"/>
        </w:rPr>
        <w:t>Electrical and Computer Engineering</w:t>
      </w:r>
    </w:p>
    <w:p w:rsidR="005A1FEF" w:rsidRPr="00126BB3" w:rsidRDefault="005A1FEF" w:rsidP="00D03D91">
      <w:pPr>
        <w:pStyle w:val="Affiliation"/>
        <w:rPr>
          <w:lang w:val="en-NZ"/>
        </w:rPr>
      </w:pPr>
      <w:r w:rsidRPr="00126BB3">
        <w:rPr>
          <w:lang w:val="en-NZ"/>
        </w:rPr>
        <w:t xml:space="preserve">University of </w:t>
      </w:r>
      <w:r w:rsidR="00D03D91" w:rsidRPr="00126BB3">
        <w:rPr>
          <w:lang w:val="en-NZ"/>
        </w:rPr>
        <w:t>Auckland</w:t>
      </w:r>
      <w:r w:rsidRPr="00126BB3">
        <w:rPr>
          <w:lang w:val="en-NZ"/>
        </w:rPr>
        <w:t xml:space="preserve">, </w:t>
      </w:r>
      <w:r w:rsidR="00D03D91" w:rsidRPr="00126BB3">
        <w:rPr>
          <w:lang w:val="en-NZ"/>
        </w:rPr>
        <w:t>Auckland</w:t>
      </w:r>
      <w:r w:rsidRPr="00126BB3">
        <w:rPr>
          <w:lang w:val="en-NZ"/>
        </w:rPr>
        <w:t xml:space="preserve">, </w:t>
      </w:r>
      <w:r w:rsidR="00D03D91" w:rsidRPr="00126BB3">
        <w:rPr>
          <w:lang w:val="en-NZ"/>
        </w:rPr>
        <w:t>New Zealand</w:t>
      </w:r>
    </w:p>
    <w:p w:rsidR="005A1FEF" w:rsidRPr="00126BB3" w:rsidRDefault="00CC2619" w:rsidP="00D03D91">
      <w:pPr>
        <w:pStyle w:val="Affiliation"/>
        <w:rPr>
          <w:rFonts w:ascii="Courier New" w:hAnsi="Courier New"/>
          <w:sz w:val="18"/>
          <w:lang w:val="en-NZ"/>
        </w:rPr>
      </w:pPr>
      <w:r w:rsidRPr="00126BB3">
        <w:rPr>
          <w:rFonts w:ascii="Courier New" w:hAnsi="Courier New"/>
          <w:sz w:val="18"/>
          <w:lang w:val="en-NZ"/>
        </w:rPr>
        <w:t xml:space="preserve"> </w:t>
      </w:r>
    </w:p>
    <w:p w:rsidR="005A1FEF" w:rsidRPr="00126BB3" w:rsidRDefault="005A1FEF">
      <w:pPr>
        <w:pStyle w:val="Affiliation"/>
        <w:rPr>
          <w:rFonts w:ascii="Courier New" w:hAnsi="Courier New"/>
          <w:sz w:val="18"/>
          <w:lang w:val="en-NZ"/>
        </w:rPr>
        <w:sectPr w:rsidR="005A1FEF" w:rsidRPr="00126BB3">
          <w:footerReference w:type="even" r:id="rId8"/>
          <w:footnotePr>
            <w:numRestart w:val="eachPage"/>
          </w:footnotePr>
          <w:pgSz w:w="11907" w:h="16840" w:code="9"/>
          <w:pgMar w:top="1588" w:right="1134" w:bottom="1871" w:left="1134" w:header="0" w:footer="0" w:gutter="0"/>
          <w:cols w:space="720"/>
        </w:sectPr>
      </w:pPr>
      <w:r w:rsidRPr="00126BB3">
        <w:rPr>
          <w:rFonts w:ascii="Courier New" w:hAnsi="Courier New"/>
          <w:sz w:val="18"/>
          <w:lang w:val="en-NZ"/>
        </w:rPr>
        <w:br/>
      </w:r>
    </w:p>
    <w:p w:rsidR="005A1FEF" w:rsidRPr="00126BB3" w:rsidRDefault="005A1FEF">
      <w:pPr>
        <w:pStyle w:val="AbstractHeading"/>
        <w:rPr>
          <w:lang w:val="en-NZ"/>
        </w:rPr>
      </w:pPr>
      <w:r w:rsidRPr="00126BB3">
        <w:rPr>
          <w:lang w:val="en-NZ"/>
        </w:rPr>
        <w:lastRenderedPageBreak/>
        <w:t>Abstract</w:t>
      </w:r>
    </w:p>
    <w:p w:rsidR="00947315" w:rsidRPr="00126BB3" w:rsidRDefault="006E0CA4" w:rsidP="009856A5">
      <w:pPr>
        <w:ind w:firstLineChars="150" w:firstLine="300"/>
        <w:rPr>
          <w:lang w:val="en-NZ"/>
        </w:rPr>
      </w:pPr>
      <w:r w:rsidRPr="00126BB3">
        <w:rPr>
          <w:lang w:val="en-NZ"/>
        </w:rPr>
        <w:t>This report provides background information regarding the fields currently employing the techniques of 3D scanning and briefly describes its different types.</w:t>
      </w:r>
      <w:r w:rsidR="00DC646D" w:rsidRPr="00126BB3">
        <w:rPr>
          <w:lang w:val="en-NZ"/>
        </w:rPr>
        <w:t xml:space="preserve"> The theories </w:t>
      </w:r>
      <w:r w:rsidR="003551DD" w:rsidRPr="00126BB3">
        <w:rPr>
          <w:lang w:val="en-NZ"/>
        </w:rPr>
        <w:t xml:space="preserve">of </w:t>
      </w:r>
      <w:r w:rsidR="00DC646D" w:rsidRPr="00126BB3">
        <w:rPr>
          <w:lang w:val="en-NZ"/>
        </w:rPr>
        <w:t>the structured light scanner,</w:t>
      </w:r>
      <w:r w:rsidR="003551DD" w:rsidRPr="00126BB3">
        <w:rPr>
          <w:lang w:val="en-NZ"/>
        </w:rPr>
        <w:t xml:space="preserve"> which is</w:t>
      </w:r>
      <w:r w:rsidR="00DC646D" w:rsidRPr="00126BB3">
        <w:rPr>
          <w:lang w:val="en-NZ"/>
        </w:rPr>
        <w:t xml:space="preserve"> the type </w:t>
      </w:r>
      <w:r w:rsidR="00BF54F4" w:rsidRPr="00126BB3">
        <w:rPr>
          <w:lang w:val="en-NZ"/>
        </w:rPr>
        <w:t>used for the</w:t>
      </w:r>
      <w:r w:rsidR="00DC646D" w:rsidRPr="00126BB3">
        <w:rPr>
          <w:lang w:val="en-NZ"/>
        </w:rPr>
        <w:t xml:space="preserve"> project, is discussed. The system setup is presented in the report, illustrating </w:t>
      </w:r>
      <w:r w:rsidR="0002073E" w:rsidRPr="00126BB3">
        <w:rPr>
          <w:lang w:val="en-NZ"/>
        </w:rPr>
        <w:t>individual system components in terms of both hardware and software.</w:t>
      </w:r>
      <w:r w:rsidR="00DC646D" w:rsidRPr="00126BB3">
        <w:rPr>
          <w:lang w:val="en-NZ"/>
        </w:rPr>
        <w:t xml:space="preserve"> </w:t>
      </w:r>
      <w:r w:rsidR="0002073E" w:rsidRPr="00126BB3">
        <w:rPr>
          <w:lang w:val="en-NZ"/>
        </w:rPr>
        <w:t xml:space="preserve">The importance of a proper </w:t>
      </w:r>
      <w:r w:rsidR="000A4AB2" w:rsidRPr="00126BB3">
        <w:rPr>
          <w:lang w:val="en-NZ"/>
        </w:rPr>
        <w:t>calibration was demonstrated to yield images of much higher quality than those which were poorly calibrated.</w:t>
      </w:r>
      <w:r w:rsidR="00A475CE" w:rsidRPr="00126BB3">
        <w:rPr>
          <w:lang w:val="en-NZ"/>
        </w:rPr>
        <w:t xml:space="preserve"> A detailed description of the aim</w:t>
      </w:r>
      <w:r w:rsidR="00B0283A" w:rsidRPr="00126BB3">
        <w:rPr>
          <w:lang w:val="en-NZ"/>
        </w:rPr>
        <w:t>s</w:t>
      </w:r>
      <w:r w:rsidR="00A475CE" w:rsidRPr="00126BB3">
        <w:rPr>
          <w:lang w:val="en-NZ"/>
        </w:rPr>
        <w:t xml:space="preserve"> and objectives is included and the system </w:t>
      </w:r>
      <w:r w:rsidR="0094781D" w:rsidRPr="00126BB3">
        <w:rPr>
          <w:lang w:val="en-NZ"/>
        </w:rPr>
        <w:t>limitation</w:t>
      </w:r>
      <w:r w:rsidR="003B0E82" w:rsidRPr="00126BB3">
        <w:rPr>
          <w:lang w:val="en-NZ"/>
        </w:rPr>
        <w:t>s</w:t>
      </w:r>
      <w:r w:rsidR="0094781D" w:rsidRPr="00126BB3">
        <w:rPr>
          <w:lang w:val="en-NZ"/>
        </w:rPr>
        <w:t xml:space="preserve"> </w:t>
      </w:r>
      <w:r w:rsidR="003B0E82" w:rsidRPr="00126BB3">
        <w:rPr>
          <w:lang w:val="en-NZ"/>
        </w:rPr>
        <w:t>are</w:t>
      </w:r>
      <w:r w:rsidR="00A475CE" w:rsidRPr="00126BB3">
        <w:rPr>
          <w:lang w:val="en-NZ"/>
        </w:rPr>
        <w:t xml:space="preserve"> discussed.</w:t>
      </w:r>
      <w:r w:rsidR="00DC646D" w:rsidRPr="00126BB3">
        <w:rPr>
          <w:lang w:val="en-NZ"/>
        </w:rPr>
        <w:t xml:space="preserve"> </w:t>
      </w:r>
      <w:r w:rsidR="00997A76" w:rsidRPr="00126BB3">
        <w:rPr>
          <w:lang w:val="en-NZ"/>
        </w:rPr>
        <w:t>Details of the theories behind a proof on concept algorithm were discussed</w:t>
      </w:r>
      <w:r w:rsidR="00BC5C0D" w:rsidRPr="00126BB3">
        <w:rPr>
          <w:lang w:val="en-NZ"/>
        </w:rPr>
        <w:t xml:space="preserve"> and its successful results were shown from </w:t>
      </w:r>
      <w:r w:rsidR="00F03123" w:rsidRPr="00126BB3">
        <w:rPr>
          <w:lang w:val="en-NZ"/>
        </w:rPr>
        <w:t>its</w:t>
      </w:r>
      <w:r w:rsidR="00BC5C0D" w:rsidRPr="00126BB3">
        <w:rPr>
          <w:lang w:val="en-NZ"/>
        </w:rPr>
        <w:t xml:space="preserve"> implementations</w:t>
      </w:r>
      <w:r w:rsidR="00997A76" w:rsidRPr="00126BB3">
        <w:rPr>
          <w:lang w:val="en-NZ"/>
        </w:rPr>
        <w:t>.</w:t>
      </w:r>
      <w:r w:rsidR="00B6605A" w:rsidRPr="00126BB3">
        <w:rPr>
          <w:lang w:val="en-NZ"/>
        </w:rPr>
        <w:t xml:space="preserve"> It was concluded that a</w:t>
      </w:r>
      <w:r w:rsidR="00F03123" w:rsidRPr="00126BB3">
        <w:rPr>
          <w:lang w:val="en-NZ"/>
        </w:rPr>
        <w:t xml:space="preserve"> full</w:t>
      </w:r>
      <w:r w:rsidR="00B6605A" w:rsidRPr="00126BB3">
        <w:rPr>
          <w:lang w:val="en-NZ"/>
        </w:rPr>
        <w:t xml:space="preserve"> understanding of the project has been gained, which has resulted in t</w:t>
      </w:r>
      <w:r w:rsidR="00425E0B" w:rsidRPr="00126BB3">
        <w:rPr>
          <w:lang w:val="en-NZ"/>
        </w:rPr>
        <w:t>he accurate setup of the system</w:t>
      </w:r>
      <w:r w:rsidR="00F03123" w:rsidRPr="00126BB3">
        <w:rPr>
          <w:lang w:val="en-NZ"/>
        </w:rPr>
        <w:t xml:space="preserve"> to yield high quality 3D models, and that the proposed algorithm is capable of reconstructing a recognisable 3D representation of the object scanned</w:t>
      </w:r>
    </w:p>
    <w:p w:rsidR="005A1FEF" w:rsidRPr="00126BB3" w:rsidRDefault="007358EA">
      <w:pPr>
        <w:pStyle w:val="Heading1"/>
        <w:rPr>
          <w:lang w:val="en-NZ"/>
        </w:rPr>
      </w:pPr>
      <w:r w:rsidRPr="00126BB3">
        <w:rPr>
          <w:lang w:val="en-NZ"/>
        </w:rPr>
        <w:t>Introduction to</w:t>
      </w:r>
      <w:r w:rsidR="006F6D43" w:rsidRPr="00126BB3">
        <w:rPr>
          <w:lang w:val="en-NZ"/>
        </w:rPr>
        <w:t xml:space="preserve"> 3D Scanning</w:t>
      </w:r>
    </w:p>
    <w:p w:rsidR="00646B91" w:rsidRPr="00126BB3" w:rsidRDefault="006F6D43" w:rsidP="009856A5">
      <w:pPr>
        <w:ind w:firstLineChars="150" w:firstLine="300"/>
        <w:rPr>
          <w:lang w:val="en-NZ"/>
        </w:rPr>
      </w:pPr>
      <w:r w:rsidRPr="00126BB3">
        <w:rPr>
          <w:lang w:val="en-NZ"/>
        </w:rPr>
        <w:t xml:space="preserve">A 3D scanner is a device which collects information </w:t>
      </w:r>
      <w:r w:rsidR="007C522E" w:rsidRPr="00126BB3">
        <w:rPr>
          <w:lang w:val="en-NZ"/>
        </w:rPr>
        <w:t>about an object or the environment in a digital form, which is then reconstructed digitally into a three dimensional model</w:t>
      </w:r>
      <w:r w:rsidR="00084AB0" w:rsidRPr="00126BB3">
        <w:rPr>
          <w:lang w:val="en-NZ"/>
        </w:rPr>
        <w:t>.</w:t>
      </w:r>
      <w:r w:rsidR="00331990" w:rsidRPr="00126BB3">
        <w:rPr>
          <w:lang w:val="en-NZ"/>
        </w:rPr>
        <w:fldChar w:fldCharType="begin"/>
      </w:r>
      <w:r w:rsidR="00C06B51" w:rsidRPr="00126BB3">
        <w:rPr>
          <w:lang w:val="en-NZ"/>
        </w:rPr>
        <w:instrText xml:space="preserve"> ADDIN EN.CITE &lt;EndNote&gt;&lt;Cite&gt;&lt;RecNum&gt;1&lt;/RecNum&gt;&lt;DisplayText&gt;[1]&lt;/DisplayText&gt;&lt;record&gt;&lt;rec-number&gt;1&lt;/rec-number&gt;&lt;foreign-keys&gt;&lt;key app="EN" db-id="2sxrx0x56dv5pde9wafxvrtdt9zfev9vavz0"&gt;1&lt;/key&gt;&lt;/foreign-keys&gt;&lt;ref-type name="Web Page"&gt;12&lt;/ref-type&gt;&lt;contributors&gt;&lt;/contributors&gt;&lt;titles&gt;&lt;title&gt;3D scanner&lt;/title&gt;&lt;/titles&gt;&lt;volume&gt;2011&lt;/volume&gt;&lt;number&gt;10.03.11&lt;/number&gt;&lt;dates&gt;&lt;pub-dates&gt;&lt;date&gt;11 April 2011 &lt;/date&gt;&lt;/pub-dates&gt;&lt;/dates&gt;&lt;urls&gt;&lt;related-urls&gt;&lt;url&gt;http://en.wikipedia.org/wiki/3D_scanner&lt;/url&gt;&lt;/related-urls&gt;&lt;/urls&gt;&lt;/record&gt;&lt;/Cite&gt;&lt;/EndNote&gt;</w:instrText>
      </w:r>
      <w:r w:rsidR="00331990" w:rsidRPr="00126BB3">
        <w:rPr>
          <w:lang w:val="en-NZ"/>
        </w:rPr>
        <w:fldChar w:fldCharType="separate"/>
      </w:r>
      <w:r w:rsidR="00084AB0" w:rsidRPr="00126BB3">
        <w:rPr>
          <w:lang w:val="en-NZ"/>
        </w:rPr>
        <w:t>[</w:t>
      </w:r>
      <w:hyperlink w:anchor="_ENREF_1" w:tooltip=",  #1" w:history="1">
        <w:r w:rsidR="00C06B51" w:rsidRPr="00126BB3">
          <w:rPr>
            <w:lang w:val="en-NZ"/>
          </w:rPr>
          <w:t>1</w:t>
        </w:r>
      </w:hyperlink>
      <w:r w:rsidR="00084AB0" w:rsidRPr="00126BB3">
        <w:rPr>
          <w:lang w:val="en-NZ"/>
        </w:rPr>
        <w:t>]</w:t>
      </w:r>
      <w:r w:rsidR="00331990" w:rsidRPr="00126BB3">
        <w:rPr>
          <w:lang w:val="en-NZ"/>
        </w:rPr>
        <w:fldChar w:fldCharType="end"/>
      </w:r>
      <w:r w:rsidR="00084AB0" w:rsidRPr="00126BB3">
        <w:rPr>
          <w:lang w:val="en-NZ"/>
        </w:rPr>
        <w:t xml:space="preserve"> </w:t>
      </w:r>
      <w:r w:rsidR="00850576" w:rsidRPr="00126BB3">
        <w:rPr>
          <w:lang w:val="en-NZ"/>
        </w:rPr>
        <w:t xml:space="preserve">Depending on the quality of the scanning system and the scanning techniques employed, different levels of detail may be captured by the scanner and displayed in the 3D model obtained. </w:t>
      </w:r>
      <w:r w:rsidR="00FC4235" w:rsidRPr="00126BB3">
        <w:rPr>
          <w:lang w:val="en-NZ"/>
        </w:rPr>
        <w:t xml:space="preserve">With manipulation through software, scanned results can be applied to many fields. </w:t>
      </w:r>
    </w:p>
    <w:p w:rsidR="00DF5FB5" w:rsidRPr="00126BB3" w:rsidRDefault="009931F4" w:rsidP="009856A5">
      <w:pPr>
        <w:ind w:firstLineChars="150" w:firstLine="300"/>
        <w:rPr>
          <w:lang w:val="en-NZ"/>
        </w:rPr>
      </w:pPr>
      <w:r w:rsidRPr="00126BB3">
        <w:rPr>
          <w:lang w:val="en-NZ"/>
        </w:rPr>
        <w:t>One of the applications for 3D scanning currently being explored is in the field of reverse engineering. The outlines and shapes of components of machines can be easily realized in a digital form</w:t>
      </w:r>
      <w:r w:rsidR="00236E22" w:rsidRPr="00126BB3">
        <w:rPr>
          <w:lang w:val="en-NZ"/>
        </w:rPr>
        <w:t>.</w:t>
      </w:r>
      <w:r w:rsidR="00331990" w:rsidRPr="00126BB3">
        <w:rPr>
          <w:lang w:val="en-NZ"/>
        </w:rPr>
        <w:fldChar w:fldCharType="begin"/>
      </w:r>
      <w:r w:rsidR="00C06B51" w:rsidRPr="00126BB3">
        <w:rPr>
          <w:lang w:val="en-NZ"/>
        </w:rPr>
        <w:instrText xml:space="preserve"> ADDIN EN.CITE &lt;EndNote&gt;&lt;Cite&gt;&lt;RecNum&gt;4&lt;/RecNum&gt;&lt;DisplayText&gt;[2]&lt;/DisplayText&gt;&lt;record&gt;&lt;rec-number&gt;4&lt;/rec-number&gt;&lt;foreign-keys&gt;&lt;key app="EN" db-id="2sxrx0x56dv5pde9wafxvrtdt9zfev9vavz0"&gt;4&lt;/key&gt;&lt;/foreign-keys&gt;&lt;ref-type name="Web Page"&gt;12&lt;/ref-type&gt;&lt;contributors&gt;&lt;/contributors&gt;&lt;titles&gt;&lt;title&gt;3D scanning&lt;/title&gt;&lt;/titles&gt;&lt;volume&gt;2011&lt;/volume&gt;&lt;number&gt;01.05.2011&lt;/number&gt;&lt;dates&gt;&lt;pub-dates&gt;&lt;date&gt;2011&lt;/date&gt;&lt;/pub-dates&gt;&lt;/dates&gt;&lt;urls&gt;&lt;related-urls&gt;&lt;url&gt;http://coep.vlab.co.in/?sub=34&amp;amp;brch=106&amp;amp;sim=661&amp;amp;cnt=1&lt;/url&gt;&lt;/related-urls&gt;&lt;/urls&gt;&lt;/record&gt;&lt;/Cite&gt;&lt;/EndNote&gt;</w:instrText>
      </w:r>
      <w:r w:rsidR="00331990" w:rsidRPr="00126BB3">
        <w:rPr>
          <w:lang w:val="en-NZ"/>
        </w:rPr>
        <w:fldChar w:fldCharType="separate"/>
      </w:r>
      <w:r w:rsidR="00220ADF" w:rsidRPr="00126BB3">
        <w:rPr>
          <w:lang w:val="en-NZ"/>
        </w:rPr>
        <w:t>[</w:t>
      </w:r>
      <w:hyperlink w:anchor="_ENREF_2" w:tooltip=",  #4" w:history="1">
        <w:r w:rsidR="00C06B51" w:rsidRPr="00126BB3">
          <w:rPr>
            <w:lang w:val="en-NZ"/>
          </w:rPr>
          <w:t>2</w:t>
        </w:r>
      </w:hyperlink>
      <w:r w:rsidR="00220ADF" w:rsidRPr="00126BB3">
        <w:rPr>
          <w:lang w:val="en-NZ"/>
        </w:rPr>
        <w:t>]</w:t>
      </w:r>
      <w:r w:rsidR="00331990" w:rsidRPr="00126BB3">
        <w:rPr>
          <w:lang w:val="en-NZ"/>
        </w:rPr>
        <w:fldChar w:fldCharType="end"/>
      </w:r>
      <w:r w:rsidR="00236E22" w:rsidRPr="00126BB3">
        <w:rPr>
          <w:lang w:val="en-NZ"/>
        </w:rPr>
        <w:t xml:space="preserve"> These models can then be further </w:t>
      </w:r>
      <w:r w:rsidR="003551DD" w:rsidRPr="00126BB3">
        <w:rPr>
          <w:lang w:val="en-NZ"/>
        </w:rPr>
        <w:t>analyzed and</w:t>
      </w:r>
      <w:r w:rsidR="00236E22" w:rsidRPr="00126BB3">
        <w:rPr>
          <w:lang w:val="en-NZ"/>
        </w:rPr>
        <w:t xml:space="preserve"> modified using computer programs, such as CAD software. This allows industry to easily scan and replicate the shape and contour of existing objects, and thus easily design and manufacture items such as replacement parts or accessories for existing products.</w:t>
      </w:r>
    </w:p>
    <w:p w:rsidR="00412B15" w:rsidRPr="00126BB3" w:rsidRDefault="005320F9" w:rsidP="009856A5">
      <w:pPr>
        <w:ind w:firstLineChars="150" w:firstLine="300"/>
        <w:rPr>
          <w:lang w:val="en-NZ"/>
        </w:rPr>
      </w:pPr>
      <w:r w:rsidRPr="00126BB3">
        <w:rPr>
          <w:lang w:val="en-NZ"/>
        </w:rPr>
        <w:t xml:space="preserve">3D scanning techniques have also become highly useful in the area of cultural heritage applications and </w:t>
      </w:r>
      <w:r w:rsidR="003C7958" w:rsidRPr="00126BB3">
        <w:rPr>
          <w:lang w:val="en-NZ"/>
        </w:rPr>
        <w:t>archaeology</w:t>
      </w:r>
      <w:r w:rsidRPr="00126BB3">
        <w:rPr>
          <w:lang w:val="en-NZ"/>
        </w:rPr>
        <w:t>.</w:t>
      </w:r>
      <w:r w:rsidR="00B16765" w:rsidRPr="00126BB3">
        <w:rPr>
          <w:lang w:val="en-NZ"/>
        </w:rPr>
        <w:t xml:space="preserve"> The method is now being employed as a means of obtaining digital data for 3D analysis </w:t>
      </w:r>
      <w:r w:rsidR="00F36B5B" w:rsidRPr="00126BB3">
        <w:rPr>
          <w:lang w:val="en-NZ"/>
        </w:rPr>
        <w:t>of items</w:t>
      </w:r>
      <w:r w:rsidR="00B16765" w:rsidRPr="00126BB3">
        <w:rPr>
          <w:lang w:val="en-NZ"/>
        </w:rPr>
        <w:t xml:space="preserve"> of interest as well as a means of providing a digital </w:t>
      </w:r>
      <w:r w:rsidR="00B16765" w:rsidRPr="00126BB3">
        <w:rPr>
          <w:lang w:val="en-NZ"/>
        </w:rPr>
        <w:lastRenderedPageBreak/>
        <w:t>archival record.</w:t>
      </w:r>
      <w:r w:rsidR="00331990" w:rsidRPr="00126BB3">
        <w:rPr>
          <w:lang w:val="en-NZ"/>
        </w:rPr>
        <w:fldChar w:fldCharType="begin"/>
      </w:r>
      <w:r w:rsidR="00C06B51" w:rsidRPr="00126BB3">
        <w:rPr>
          <w:lang w:val="en-NZ"/>
        </w:rPr>
        <w:instrText xml:space="preserve"> ADDIN EN.CITE &lt;EndNote&gt;&lt;Cite&gt;&lt;RecNum&gt;15&lt;/RecNum&gt;&lt;DisplayText&gt;[3]&lt;/DisplayText&gt;&lt;record&gt;&lt;rec-number&gt;15&lt;/rec-number&gt;&lt;foreign-keys&gt;&lt;key app="EN" db-id="2sxrx0x56dv5pde9wafxvrtdt9zfev9vavz0"&gt;15&lt;/key&gt;&lt;/foreign-keys&gt;&lt;ref-type name="Web Page"&gt;12&lt;/ref-type&gt;&lt;contributors&gt;&lt;/contributors&gt;&lt;titles&gt;&lt;title&gt;3D SCANNING: CULTURAL HERITAGE AND THE ARTS &lt;/title&gt;&lt;/titles&gt;&lt;volume&gt;2011&lt;/volume&gt;&lt;number&gt;29.04.2011&lt;/number&gt;&lt;dates&gt;&lt;/dates&gt;&lt;urls&gt;&lt;related-urls&gt;&lt;url&gt;http://www.accurexmeasure.com/culturalheritageandarts.htm&lt;/url&gt;&lt;/related-urls&gt;&lt;/urls&gt;&lt;/record&gt;&lt;/Cite&gt;&lt;/EndNote&gt;</w:instrText>
      </w:r>
      <w:r w:rsidR="00331990" w:rsidRPr="00126BB3">
        <w:rPr>
          <w:lang w:val="en-NZ"/>
        </w:rPr>
        <w:fldChar w:fldCharType="separate"/>
      </w:r>
      <w:r w:rsidR="00220ADF" w:rsidRPr="00126BB3">
        <w:rPr>
          <w:lang w:val="en-NZ"/>
        </w:rPr>
        <w:t>[</w:t>
      </w:r>
      <w:hyperlink w:anchor="_ENREF_3" w:tooltip=",  #15" w:history="1">
        <w:r w:rsidR="00C06B51" w:rsidRPr="00126BB3">
          <w:rPr>
            <w:lang w:val="en-NZ"/>
          </w:rPr>
          <w:t>3</w:t>
        </w:r>
      </w:hyperlink>
      <w:r w:rsidR="00220ADF" w:rsidRPr="00126BB3">
        <w:rPr>
          <w:lang w:val="en-NZ"/>
        </w:rPr>
        <w:t>]</w:t>
      </w:r>
      <w:r w:rsidR="00331990" w:rsidRPr="00126BB3">
        <w:rPr>
          <w:lang w:val="en-NZ"/>
        </w:rPr>
        <w:fldChar w:fldCharType="end"/>
      </w:r>
      <w:r w:rsidR="00BB74EC" w:rsidRPr="00126BB3">
        <w:rPr>
          <w:lang w:val="en-NZ"/>
        </w:rPr>
        <w:t xml:space="preserve"> In using such techniques, </w:t>
      </w:r>
      <w:r w:rsidR="00FC28DF" w:rsidRPr="00126BB3">
        <w:rPr>
          <w:lang w:val="en-NZ"/>
        </w:rPr>
        <w:t>artefacts</w:t>
      </w:r>
      <w:r w:rsidR="00BB74EC" w:rsidRPr="00126BB3">
        <w:rPr>
          <w:lang w:val="en-NZ"/>
        </w:rPr>
        <w:t xml:space="preserve"> and rare items can easily be replicated and distributed for study without risking damage to the original.</w:t>
      </w:r>
      <w:r w:rsidR="00B87068" w:rsidRPr="00126BB3">
        <w:rPr>
          <w:lang w:val="en-NZ"/>
        </w:rPr>
        <w:t xml:space="preserve"> A comprehensive analysis on the size and </w:t>
      </w:r>
      <w:r w:rsidR="008F41A8" w:rsidRPr="00126BB3">
        <w:rPr>
          <w:lang w:val="en-NZ"/>
        </w:rPr>
        <w:t>dimensions</w:t>
      </w:r>
      <w:r w:rsidR="00B87068" w:rsidRPr="00126BB3">
        <w:rPr>
          <w:lang w:val="en-NZ"/>
        </w:rPr>
        <w:t xml:space="preserve"> of the objects can also be conducted from the model using specialised software without the handling of the actual object</w:t>
      </w:r>
      <w:r w:rsidR="003D519E" w:rsidRPr="00126BB3">
        <w:rPr>
          <w:lang w:val="en-NZ"/>
        </w:rPr>
        <w:t>.</w:t>
      </w:r>
    </w:p>
    <w:p w:rsidR="00934B8F" w:rsidRPr="00126BB3" w:rsidRDefault="00591404" w:rsidP="009856A5">
      <w:pPr>
        <w:ind w:firstLineChars="150" w:firstLine="300"/>
        <w:rPr>
          <w:lang w:val="en-NZ"/>
        </w:rPr>
      </w:pPr>
      <w:r w:rsidRPr="00126BB3">
        <w:rPr>
          <w:lang w:val="en-NZ"/>
        </w:rPr>
        <w:t xml:space="preserve">In general, 3D scanning techniques provide a solution for implementations where </w:t>
      </w:r>
      <w:r w:rsidR="00C12501" w:rsidRPr="00126BB3">
        <w:rPr>
          <w:lang w:val="en-NZ"/>
        </w:rPr>
        <w:t xml:space="preserve">a digital realization of a physical object is </w:t>
      </w:r>
      <w:r w:rsidR="00EC2764" w:rsidRPr="00126BB3">
        <w:rPr>
          <w:lang w:val="en-NZ"/>
        </w:rPr>
        <w:t>required. If a 3D model of a physical object is required, it is likely that taking a scan of it would be more timely compared to constructing it using a CAD program.</w:t>
      </w:r>
    </w:p>
    <w:p w:rsidR="00934B8F" w:rsidRPr="00126BB3" w:rsidRDefault="00C44645" w:rsidP="009856A5">
      <w:pPr>
        <w:ind w:firstLineChars="150" w:firstLine="300"/>
        <w:rPr>
          <w:lang w:val="en-NZ"/>
        </w:rPr>
      </w:pPr>
      <w:r w:rsidRPr="00126BB3">
        <w:rPr>
          <w:lang w:val="en-NZ"/>
        </w:rPr>
        <w:t xml:space="preserve">With </w:t>
      </w:r>
      <w:r w:rsidR="00EF6105" w:rsidRPr="00126BB3">
        <w:rPr>
          <w:lang w:val="en-NZ"/>
        </w:rPr>
        <w:t>these applications</w:t>
      </w:r>
      <w:r w:rsidRPr="00126BB3">
        <w:rPr>
          <w:lang w:val="en-NZ"/>
        </w:rPr>
        <w:t xml:space="preserve"> in mind, the aim of this project is to </w:t>
      </w:r>
      <w:r w:rsidR="002612D5" w:rsidRPr="00126BB3">
        <w:rPr>
          <w:lang w:val="en-NZ"/>
        </w:rPr>
        <w:t xml:space="preserve">improve on current scanning methods and </w:t>
      </w:r>
      <w:r w:rsidRPr="00126BB3">
        <w:rPr>
          <w:lang w:val="en-NZ"/>
        </w:rPr>
        <w:t xml:space="preserve">develop a reliable </w:t>
      </w:r>
      <w:r w:rsidR="002612D5" w:rsidRPr="00126BB3">
        <w:rPr>
          <w:lang w:val="en-NZ"/>
        </w:rPr>
        <w:t>approach to</w:t>
      </w:r>
      <w:r w:rsidRPr="00126BB3">
        <w:rPr>
          <w:lang w:val="en-NZ"/>
        </w:rPr>
        <w:t xml:space="preserve"> </w:t>
      </w:r>
      <w:r w:rsidR="00001149" w:rsidRPr="00126BB3">
        <w:rPr>
          <w:lang w:val="en-NZ"/>
        </w:rPr>
        <w:t>obtaining</w:t>
      </w:r>
      <w:r w:rsidRPr="00126BB3">
        <w:rPr>
          <w:lang w:val="en-NZ"/>
        </w:rPr>
        <w:t xml:space="preserve"> images</w:t>
      </w:r>
      <w:r w:rsidR="00001149" w:rsidRPr="00126BB3">
        <w:rPr>
          <w:lang w:val="en-NZ"/>
        </w:rPr>
        <w:t xml:space="preserve"> of a greater quality and detail</w:t>
      </w:r>
      <w:r w:rsidR="00C62F0E" w:rsidRPr="00126BB3">
        <w:rPr>
          <w:lang w:val="en-NZ"/>
        </w:rPr>
        <w:t xml:space="preserve">. </w:t>
      </w:r>
      <w:r w:rsidR="005E24DE" w:rsidRPr="00126BB3">
        <w:rPr>
          <w:lang w:val="en-NZ"/>
        </w:rPr>
        <w:t>This report will discuss</w:t>
      </w:r>
      <w:r w:rsidR="00583FB6" w:rsidRPr="00126BB3">
        <w:rPr>
          <w:lang w:val="en-NZ"/>
        </w:rPr>
        <w:t xml:space="preserve"> the basic types of 3D scanners available and the theories</w:t>
      </w:r>
      <w:r w:rsidR="005562E9" w:rsidRPr="00126BB3">
        <w:rPr>
          <w:lang w:val="en-NZ"/>
        </w:rPr>
        <w:t xml:space="preserve"> behind the scanner used for this project.</w:t>
      </w:r>
      <w:r w:rsidR="00B93E3D" w:rsidRPr="00126BB3">
        <w:rPr>
          <w:lang w:val="en-NZ"/>
        </w:rPr>
        <w:t xml:space="preserve"> The progress of the project will also be illustrated, and future developments will be discussed.</w:t>
      </w:r>
    </w:p>
    <w:p w:rsidR="00DB73C2" w:rsidRPr="00126BB3" w:rsidRDefault="00DB73C2" w:rsidP="00DB73C2">
      <w:pPr>
        <w:pStyle w:val="Heading1"/>
        <w:rPr>
          <w:lang w:val="en-NZ"/>
        </w:rPr>
      </w:pPr>
      <w:r w:rsidRPr="00126BB3">
        <w:rPr>
          <w:lang w:val="en-NZ"/>
        </w:rPr>
        <w:t>Types of 3D Scanners</w:t>
      </w:r>
    </w:p>
    <w:p w:rsidR="00DB51E2" w:rsidRPr="00126BB3" w:rsidRDefault="00DB51E2" w:rsidP="009856A5">
      <w:pPr>
        <w:ind w:firstLineChars="150" w:firstLine="300"/>
        <w:rPr>
          <w:lang w:val="en-NZ"/>
        </w:rPr>
      </w:pPr>
      <w:r w:rsidRPr="00126BB3">
        <w:rPr>
          <w:lang w:val="en-NZ"/>
        </w:rPr>
        <w:t xml:space="preserve">There are two main types of 3D scanners: the contact and non-contact. </w:t>
      </w:r>
      <w:r w:rsidR="004C6207" w:rsidRPr="00126BB3">
        <w:rPr>
          <w:lang w:val="en-NZ"/>
        </w:rPr>
        <w:t>The properties, advantages and disadvantages of such scanners will be described in this section.</w:t>
      </w:r>
    </w:p>
    <w:p w:rsidR="00554B52" w:rsidRPr="00126BB3" w:rsidRDefault="00C97AE4" w:rsidP="00CC1BC5">
      <w:pPr>
        <w:pStyle w:val="Heading2"/>
      </w:pPr>
      <w:r w:rsidRPr="00126BB3">
        <w:t>Contact</w:t>
      </w:r>
      <w:r w:rsidR="00554B52" w:rsidRPr="00126BB3">
        <w:t xml:space="preserve"> scanner</w:t>
      </w:r>
    </w:p>
    <w:p w:rsidR="00554B52" w:rsidRPr="00126BB3" w:rsidRDefault="009666EF" w:rsidP="009856A5">
      <w:pPr>
        <w:ind w:firstLineChars="150" w:firstLine="300"/>
        <w:rPr>
          <w:lang w:val="en-NZ"/>
        </w:rPr>
      </w:pPr>
      <w:r w:rsidRPr="00126BB3">
        <w:rPr>
          <w:lang w:val="en-NZ"/>
        </w:rPr>
        <w:t xml:space="preserve">A system using this method, such as the CMM (coordinate measuring machine) has a probe mounted on a mechanical arm. The probe is placed against and moved across the object surface </w:t>
      </w:r>
      <w:r w:rsidR="0042725B" w:rsidRPr="00126BB3">
        <w:rPr>
          <w:lang w:val="en-NZ"/>
        </w:rPr>
        <w:t>throughout the scanning process</w:t>
      </w:r>
      <w:r w:rsidRPr="00126BB3">
        <w:rPr>
          <w:lang w:val="en-NZ"/>
        </w:rPr>
        <w:t>. The probe obtains coordinate data which is interpreted and constructed into a 3D model. T</w:t>
      </w:r>
      <w:r w:rsidR="00734D4F" w:rsidRPr="00126BB3">
        <w:rPr>
          <w:lang w:val="en-NZ"/>
        </w:rPr>
        <w:t>he advantage</w:t>
      </w:r>
      <w:r w:rsidRPr="00126BB3">
        <w:rPr>
          <w:lang w:val="en-NZ"/>
        </w:rPr>
        <w:t xml:space="preserve"> of such a method is </w:t>
      </w:r>
      <w:r w:rsidR="001A60F9" w:rsidRPr="00126BB3">
        <w:rPr>
          <w:lang w:val="en-NZ"/>
        </w:rPr>
        <w:t xml:space="preserve">its </w:t>
      </w:r>
      <w:r w:rsidR="001F0AF0" w:rsidRPr="00126BB3">
        <w:rPr>
          <w:lang w:val="en-NZ"/>
        </w:rPr>
        <w:t xml:space="preserve">high </w:t>
      </w:r>
      <w:r w:rsidRPr="00126BB3">
        <w:rPr>
          <w:lang w:val="en-NZ"/>
        </w:rPr>
        <w:t xml:space="preserve">precision, which is a reason for its use in </w:t>
      </w:r>
      <w:r w:rsidR="001A60F9" w:rsidRPr="00126BB3">
        <w:rPr>
          <w:lang w:val="en-NZ"/>
        </w:rPr>
        <w:t xml:space="preserve">reverse engineering and </w:t>
      </w:r>
      <w:r w:rsidR="00220ADF" w:rsidRPr="00126BB3">
        <w:rPr>
          <w:lang w:val="en-NZ"/>
        </w:rPr>
        <w:t>manufacturing</w:t>
      </w:r>
      <w:r w:rsidR="00667D98" w:rsidRPr="00126BB3">
        <w:rPr>
          <w:lang w:val="en-NZ"/>
        </w:rPr>
        <w:t>.</w:t>
      </w:r>
      <w:r w:rsidR="00220ADF" w:rsidRPr="00126BB3">
        <w:rPr>
          <w:lang w:val="en-NZ"/>
        </w:rPr>
        <w:t xml:space="preserve"> </w:t>
      </w:r>
      <w:r w:rsidR="00331990" w:rsidRPr="00126BB3">
        <w:rPr>
          <w:lang w:val="en-NZ"/>
        </w:rPr>
        <w:fldChar w:fldCharType="begin"/>
      </w:r>
      <w:r w:rsidR="00C06B51" w:rsidRPr="00126BB3">
        <w:rPr>
          <w:lang w:val="en-NZ"/>
        </w:rPr>
        <w:instrText xml:space="preserve"> ADDIN EN.CITE &lt;EndNote&gt;&lt;Cite&gt;&lt;RecNum&gt;4&lt;/RecNum&gt;&lt;DisplayText&gt;[2]&lt;/DisplayText&gt;&lt;record&gt;&lt;rec-number&gt;4&lt;/rec-number&gt;&lt;foreign-keys&gt;&lt;key app="EN" db-id="2sxrx0x56dv5pde9wafxvrtdt9zfev9vavz0"&gt;4&lt;/key&gt;&lt;/foreign-keys&gt;&lt;ref-type name="Web Page"&gt;12&lt;/ref-type&gt;&lt;contributors&gt;&lt;/contributors&gt;&lt;titles&gt;&lt;title&gt;3D scanning&lt;/title&gt;&lt;/titles&gt;&lt;volume&gt;2011&lt;/volume&gt;&lt;number&gt;01.05.2011&lt;/number&gt;&lt;dates&gt;&lt;pub-dates&gt;&lt;date&gt;2011&lt;/date&gt;&lt;/pub-dates&gt;&lt;/dates&gt;&lt;urls&gt;&lt;related-urls&gt;&lt;url&gt;http://coep.vlab.co.in/?sub=34&amp;amp;brch=106&amp;amp;sim=661&amp;amp;cnt=1&lt;/url&gt;&lt;/related-urls&gt;&lt;/urls&gt;&lt;/record&gt;&lt;/Cite&gt;&lt;/EndNote&gt;</w:instrText>
      </w:r>
      <w:r w:rsidR="00331990" w:rsidRPr="00126BB3">
        <w:rPr>
          <w:lang w:val="en-NZ"/>
        </w:rPr>
        <w:fldChar w:fldCharType="separate"/>
      </w:r>
      <w:r w:rsidR="00220ADF" w:rsidRPr="00126BB3">
        <w:rPr>
          <w:lang w:val="en-NZ"/>
        </w:rPr>
        <w:t>[</w:t>
      </w:r>
      <w:hyperlink w:anchor="_ENREF_2" w:tooltip=",  #4" w:history="1">
        <w:r w:rsidR="00C06B51" w:rsidRPr="00126BB3">
          <w:rPr>
            <w:lang w:val="en-NZ"/>
          </w:rPr>
          <w:t>2</w:t>
        </w:r>
      </w:hyperlink>
      <w:r w:rsidR="00220ADF" w:rsidRPr="00126BB3">
        <w:rPr>
          <w:lang w:val="en-NZ"/>
        </w:rPr>
        <w:t>]</w:t>
      </w:r>
      <w:r w:rsidR="00331990" w:rsidRPr="00126BB3">
        <w:rPr>
          <w:lang w:val="en-NZ"/>
        </w:rPr>
        <w:fldChar w:fldCharType="end"/>
      </w:r>
    </w:p>
    <w:p w:rsidR="00CD4371" w:rsidRPr="00126BB3" w:rsidRDefault="00423348" w:rsidP="00F83F6A">
      <w:pPr>
        <w:ind w:firstLineChars="150" w:firstLine="300"/>
        <w:rPr>
          <w:lang w:val="en-NZ"/>
        </w:rPr>
      </w:pPr>
      <w:r w:rsidRPr="00126BB3">
        <w:rPr>
          <w:lang w:val="en-NZ"/>
        </w:rPr>
        <w:t>The disadvantage of this</w:t>
      </w:r>
      <w:r w:rsidR="00050EDB" w:rsidRPr="00126BB3">
        <w:rPr>
          <w:lang w:val="en-NZ"/>
        </w:rPr>
        <w:t xml:space="preserve"> system is that by utilizing a probe, the item being scanned may sustain lasting damage which makes such a technique unsuitable for </w:t>
      </w:r>
      <w:r w:rsidR="005D3A10" w:rsidRPr="00126BB3">
        <w:rPr>
          <w:lang w:val="en-NZ"/>
        </w:rPr>
        <w:t>the scanning of soft or easily damaged objects</w:t>
      </w:r>
      <w:r w:rsidR="00050EDB" w:rsidRPr="00126BB3">
        <w:rPr>
          <w:lang w:val="en-NZ"/>
        </w:rPr>
        <w:t>.</w:t>
      </w:r>
      <w:r w:rsidR="00873427" w:rsidRPr="00126BB3">
        <w:rPr>
          <w:lang w:val="en-NZ"/>
        </w:rPr>
        <w:t xml:space="preserve"> Also, this scanning technique can be very </w:t>
      </w:r>
      <w:r w:rsidRPr="00126BB3">
        <w:rPr>
          <w:lang w:val="en-NZ"/>
        </w:rPr>
        <w:t>time consuming</w:t>
      </w:r>
      <w:r w:rsidR="00873427" w:rsidRPr="00126BB3">
        <w:rPr>
          <w:lang w:val="en-NZ"/>
        </w:rPr>
        <w:t>.</w:t>
      </w:r>
    </w:p>
    <w:p w:rsidR="00554B52" w:rsidRPr="00126BB3" w:rsidRDefault="00C97AE4" w:rsidP="00CC1BC5">
      <w:pPr>
        <w:pStyle w:val="Heading2"/>
      </w:pPr>
      <w:r w:rsidRPr="00126BB3">
        <w:t>Non-contact scanner</w:t>
      </w:r>
    </w:p>
    <w:p w:rsidR="003F0472" w:rsidRPr="00126BB3" w:rsidRDefault="00DB51E2" w:rsidP="00066095">
      <w:pPr>
        <w:ind w:firstLineChars="150" w:firstLine="300"/>
        <w:rPr>
          <w:lang w:val="en-NZ"/>
        </w:rPr>
      </w:pPr>
      <w:r w:rsidRPr="00126BB3">
        <w:rPr>
          <w:lang w:val="en-NZ"/>
        </w:rPr>
        <w:t>This type of scanner requires</w:t>
      </w:r>
      <w:r w:rsidR="00051446" w:rsidRPr="00126BB3">
        <w:rPr>
          <w:lang w:val="en-NZ"/>
        </w:rPr>
        <w:t xml:space="preserve"> emitters, which emit </w:t>
      </w:r>
      <w:r w:rsidR="004240DC" w:rsidRPr="00126BB3">
        <w:rPr>
          <w:lang w:val="en-NZ"/>
        </w:rPr>
        <w:t xml:space="preserve">some form of radiation, normally in the form of light or </w:t>
      </w:r>
      <w:r w:rsidR="004240DC" w:rsidRPr="00126BB3">
        <w:rPr>
          <w:lang w:val="en-NZ"/>
        </w:rPr>
        <w:lastRenderedPageBreak/>
        <w:t>laser, which bounces off the object and back to a receiver, thus providing i</w:t>
      </w:r>
      <w:r w:rsidR="00220ADF" w:rsidRPr="00126BB3">
        <w:rPr>
          <w:lang w:val="en-NZ"/>
        </w:rPr>
        <w:t xml:space="preserve">nformation about the object. </w:t>
      </w:r>
      <w:r w:rsidR="00331990" w:rsidRPr="00126BB3">
        <w:rPr>
          <w:lang w:val="en-NZ"/>
        </w:rPr>
        <w:fldChar w:fldCharType="begin"/>
      </w:r>
      <w:r w:rsidR="00C06B51" w:rsidRPr="00126BB3">
        <w:rPr>
          <w:lang w:val="en-NZ"/>
        </w:rPr>
        <w:instrText xml:space="preserve"> ADDIN EN.CITE &lt;EndNote&gt;&lt;Cite&gt;&lt;RecNum&gt;1&lt;/RecNum&gt;&lt;DisplayText&gt;[1]&lt;/DisplayText&gt;&lt;record&gt;&lt;rec-number&gt;1&lt;/rec-number&gt;&lt;foreign-keys&gt;&lt;key app="EN" db-id="2sxrx0x56dv5pde9wafxvrtdt9zfev9vavz0"&gt;1&lt;/key&gt;&lt;/foreign-keys&gt;&lt;ref-type name="Web Page"&gt;12&lt;/ref-type&gt;&lt;contributors&gt;&lt;/contributors&gt;&lt;titles&gt;&lt;title&gt;3D scanner&lt;/title&gt;&lt;/titles&gt;&lt;volume&gt;2011&lt;/volume&gt;&lt;number&gt;10.03.11&lt;/number&gt;&lt;dates&gt;&lt;pub-dates&gt;&lt;date&gt;11 April 2011 &lt;/date&gt;&lt;/pub-dates&gt;&lt;/dates&gt;&lt;urls&gt;&lt;related-urls&gt;&lt;url&gt;http://en.wikipedia.org/wiki/3D_scanner&lt;/url&gt;&lt;/related-urls&gt;&lt;/urls&gt;&lt;/record&gt;&lt;/Cite&gt;&lt;/EndNote&gt;</w:instrText>
      </w:r>
      <w:r w:rsidR="00331990" w:rsidRPr="00126BB3">
        <w:rPr>
          <w:lang w:val="en-NZ"/>
        </w:rPr>
        <w:fldChar w:fldCharType="separate"/>
      </w:r>
      <w:r w:rsidR="00220ADF" w:rsidRPr="00126BB3">
        <w:rPr>
          <w:lang w:val="en-NZ"/>
        </w:rPr>
        <w:t>[</w:t>
      </w:r>
      <w:hyperlink w:anchor="_ENREF_1" w:tooltip=",  #1" w:history="1">
        <w:r w:rsidR="00C06B51" w:rsidRPr="00126BB3">
          <w:rPr>
            <w:lang w:val="en-NZ"/>
          </w:rPr>
          <w:t>1</w:t>
        </w:r>
      </w:hyperlink>
      <w:r w:rsidR="00220ADF" w:rsidRPr="00126BB3">
        <w:rPr>
          <w:lang w:val="en-NZ"/>
        </w:rPr>
        <w:t>]</w:t>
      </w:r>
      <w:r w:rsidR="00331990" w:rsidRPr="00126BB3">
        <w:rPr>
          <w:lang w:val="en-NZ"/>
        </w:rPr>
        <w:fldChar w:fldCharType="end"/>
      </w:r>
      <w:r w:rsidR="004240DC" w:rsidRPr="00126BB3">
        <w:rPr>
          <w:lang w:val="en-NZ"/>
        </w:rPr>
        <w:t xml:space="preserve"> Depending on the type of radiation used, non-contact scanners may have one or </w:t>
      </w:r>
      <w:r w:rsidR="00847DCE" w:rsidRPr="00126BB3">
        <w:rPr>
          <w:lang w:val="en-NZ"/>
        </w:rPr>
        <w:t>multiple</w:t>
      </w:r>
      <w:r w:rsidR="004240DC" w:rsidRPr="00126BB3">
        <w:rPr>
          <w:lang w:val="en-NZ"/>
        </w:rPr>
        <w:t xml:space="preserve"> cameras which act as the receivers. </w:t>
      </w:r>
    </w:p>
    <w:p w:rsidR="00016E2C" w:rsidRPr="00126BB3" w:rsidRDefault="008E2B87" w:rsidP="00066095">
      <w:pPr>
        <w:ind w:firstLineChars="150" w:firstLine="300"/>
        <w:rPr>
          <w:lang w:val="en-NZ"/>
        </w:rPr>
      </w:pPr>
      <w:r w:rsidRPr="00126BB3">
        <w:rPr>
          <w:lang w:val="en-NZ"/>
        </w:rPr>
        <w:t xml:space="preserve">In many cases, </w:t>
      </w:r>
      <w:r w:rsidR="0088687B" w:rsidRPr="00126BB3">
        <w:rPr>
          <w:lang w:val="en-NZ"/>
        </w:rPr>
        <w:t xml:space="preserve">a system of two cameras is used, and by applying the theories of triangulation or stereo image analysis, </w:t>
      </w:r>
      <w:r w:rsidR="001307D0" w:rsidRPr="00126BB3">
        <w:rPr>
          <w:lang w:val="en-NZ"/>
        </w:rPr>
        <w:t xml:space="preserve">relative positions of the </w:t>
      </w:r>
      <w:r w:rsidR="00C23E16" w:rsidRPr="00126BB3">
        <w:rPr>
          <w:lang w:val="en-NZ"/>
        </w:rPr>
        <w:t>object surface can be obtained, converted into coordinate data and plotted into a 3D model</w:t>
      </w:r>
      <w:r w:rsidR="00F42D7B" w:rsidRPr="00126BB3">
        <w:rPr>
          <w:lang w:val="en-NZ"/>
        </w:rPr>
        <w:t>.</w:t>
      </w:r>
      <w:r w:rsidR="00331990" w:rsidRPr="00126BB3">
        <w:rPr>
          <w:lang w:val="en-NZ"/>
        </w:rPr>
        <w:fldChar w:fldCharType="begin">
          <w:fldData xml:space="preserve">PEVuZE5vdGU+PENpdGU+PEF1dGhvcj5Sb2NjaGluaTwvQXV0aG9yPjxZZWFyPjIwMDE8L1llYXI+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</w:fldData>
        </w:fldChar>
      </w:r>
      <w:r w:rsidR="004035FA" w:rsidRPr="00126BB3">
        <w:rPr>
          <w:lang w:val="en-NZ"/>
        </w:rPr>
        <w:instrText xml:space="preserve"> ADDIN EN.CITE </w:instrText>
      </w:r>
      <w:r w:rsidR="00331990" w:rsidRPr="00126BB3">
        <w:rPr>
          <w:lang w:val="en-NZ"/>
        </w:rPr>
        <w:fldChar w:fldCharType="begin">
          <w:fldData xml:space="preserve">PEVuZE5vdGU+PENpdGU+PEF1dGhvcj5Sb2NjaGluaTwvQXV0aG9yPjxZZWFyPjIwMDE8L1llYXI+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</w:fldData>
        </w:fldChar>
      </w:r>
      <w:r w:rsidR="004035FA" w:rsidRPr="00126BB3">
        <w:rPr>
          <w:lang w:val="en-NZ"/>
        </w:rPr>
        <w:instrText xml:space="preserve"> ADDIN EN.CITE.DATA </w:instrText>
      </w:r>
      <w:r w:rsidR="00331990" w:rsidRPr="00126BB3">
        <w:rPr>
          <w:lang w:val="en-NZ"/>
        </w:rPr>
      </w:r>
      <w:r w:rsidR="00331990" w:rsidRPr="00126BB3">
        <w:rPr>
          <w:lang w:val="en-NZ"/>
        </w:rPr>
        <w:fldChar w:fldCharType="end"/>
      </w:r>
      <w:r w:rsidR="00331990" w:rsidRPr="00126BB3">
        <w:rPr>
          <w:lang w:val="en-NZ"/>
        </w:rPr>
      </w:r>
      <w:r w:rsidR="00331990" w:rsidRPr="00126BB3">
        <w:rPr>
          <w:lang w:val="en-NZ"/>
        </w:rPr>
        <w:fldChar w:fldCharType="separate"/>
      </w:r>
      <w:r w:rsidR="004035FA" w:rsidRPr="00126BB3">
        <w:rPr>
          <w:lang w:val="en-NZ"/>
        </w:rPr>
        <w:t>[</w:t>
      </w:r>
      <w:hyperlink w:anchor="_ENREF_4" w:tooltip="Rocchini, 2001 #6" w:history="1">
        <w:r w:rsidR="00C06B51" w:rsidRPr="00126BB3">
          <w:rPr>
            <w:lang w:val="en-NZ"/>
          </w:rPr>
          <w:t>4</w:t>
        </w:r>
      </w:hyperlink>
      <w:r w:rsidR="004035FA" w:rsidRPr="00126BB3">
        <w:rPr>
          <w:lang w:val="en-NZ"/>
        </w:rPr>
        <w:t xml:space="preserve">, </w:t>
      </w:r>
      <w:hyperlink w:anchor="_ENREF_5" w:tooltip="Szymon Rusinkiewicz, 2002 #3" w:history="1">
        <w:r w:rsidR="00C06B51" w:rsidRPr="00126BB3">
          <w:rPr>
            <w:lang w:val="en-NZ"/>
          </w:rPr>
          <w:t>5</w:t>
        </w:r>
      </w:hyperlink>
      <w:r w:rsidR="004035FA" w:rsidRPr="00126BB3">
        <w:rPr>
          <w:lang w:val="en-NZ"/>
        </w:rPr>
        <w:t>]</w:t>
      </w:r>
      <w:r w:rsidR="00331990" w:rsidRPr="00126BB3">
        <w:rPr>
          <w:lang w:val="en-NZ"/>
        </w:rPr>
        <w:fldChar w:fldCharType="end"/>
      </w:r>
    </w:p>
    <w:p w:rsidR="00016E2C" w:rsidRPr="00126BB3" w:rsidRDefault="000600CA" w:rsidP="00066095">
      <w:pPr>
        <w:ind w:firstLineChars="150" w:firstLine="300"/>
        <w:rPr>
          <w:lang w:val="en-NZ"/>
        </w:rPr>
      </w:pPr>
      <w:r w:rsidRPr="00126BB3">
        <w:rPr>
          <w:lang w:val="en-NZ"/>
        </w:rPr>
        <w:t xml:space="preserve">The main advantages </w:t>
      </w:r>
      <w:r w:rsidR="00427644" w:rsidRPr="00126BB3">
        <w:rPr>
          <w:lang w:val="en-NZ"/>
        </w:rPr>
        <w:t>of this technique</w:t>
      </w:r>
      <w:r w:rsidR="0046288C" w:rsidRPr="00126BB3">
        <w:rPr>
          <w:lang w:val="en-NZ"/>
        </w:rPr>
        <w:t xml:space="preserve"> are that the scans are preformed at a much higher speed compared to the contact methods, </w:t>
      </w:r>
      <w:r w:rsidR="003B6697" w:rsidRPr="00126BB3">
        <w:rPr>
          <w:lang w:val="en-NZ"/>
        </w:rPr>
        <w:t xml:space="preserve">and at the same time fragile objects can be scanned without the risk of damage. However, the disadvantages include </w:t>
      </w:r>
      <w:r w:rsidR="00E923A1" w:rsidRPr="00126BB3">
        <w:rPr>
          <w:lang w:val="en-NZ"/>
        </w:rPr>
        <w:t>not being able to scan anything with a</w:t>
      </w:r>
      <w:r w:rsidR="005627A4" w:rsidRPr="00126BB3">
        <w:rPr>
          <w:lang w:val="en-NZ"/>
        </w:rPr>
        <w:t xml:space="preserve"> highly</w:t>
      </w:r>
      <w:r w:rsidR="00E923A1" w:rsidRPr="00126BB3">
        <w:rPr>
          <w:lang w:val="en-NZ"/>
        </w:rPr>
        <w:t xml:space="preserve"> reflective surface, or anything which is self-occlusive.</w:t>
      </w:r>
      <w:r w:rsidR="00A774DD" w:rsidRPr="00126BB3">
        <w:rPr>
          <w:lang w:val="en-NZ"/>
        </w:rPr>
        <w:t xml:space="preserve"> </w:t>
      </w:r>
      <w:r w:rsidR="00331990" w:rsidRPr="00126BB3">
        <w:rPr>
          <w:lang w:val="en-NZ"/>
        </w:rPr>
        <w:fldChar w:fldCharType="begin">
          <w:fldData xml:space="preserve">PEVuZE5vdGU+PENpdGU+PEF1dGhvcj5Tenltb24gUnVzaW5raWV3aWN6PC9BdXRob3I+PFllYXI+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</w:fldData>
        </w:fldChar>
      </w:r>
      <w:r w:rsidR="00220ADF" w:rsidRPr="00126BB3">
        <w:rPr>
          <w:lang w:val="en-NZ"/>
        </w:rPr>
        <w:instrText xml:space="preserve"> ADDIN EN.CITE </w:instrText>
      </w:r>
      <w:r w:rsidR="00331990" w:rsidRPr="00126BB3">
        <w:rPr>
          <w:lang w:val="en-NZ"/>
        </w:rPr>
        <w:fldChar w:fldCharType="begin">
          <w:fldData xml:space="preserve">PEVuZE5vdGU+PENpdGU+PEF1dGhvcj5Tenltb24gUnVzaW5raWV3aWN6PC9BdXRob3I+PFllYXI+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</w:fldData>
        </w:fldChar>
      </w:r>
      <w:r w:rsidR="00220ADF" w:rsidRPr="00126BB3">
        <w:rPr>
          <w:lang w:val="en-NZ"/>
        </w:rPr>
        <w:instrText xml:space="preserve"> ADDIN EN.CITE.DATA </w:instrText>
      </w:r>
      <w:r w:rsidR="00331990" w:rsidRPr="00126BB3">
        <w:rPr>
          <w:lang w:val="en-NZ"/>
        </w:rPr>
      </w:r>
      <w:r w:rsidR="00331990" w:rsidRPr="00126BB3">
        <w:rPr>
          <w:lang w:val="en-NZ"/>
        </w:rPr>
        <w:fldChar w:fldCharType="end"/>
      </w:r>
      <w:r w:rsidR="00331990" w:rsidRPr="00126BB3">
        <w:rPr>
          <w:lang w:val="en-NZ"/>
        </w:rPr>
      </w:r>
      <w:r w:rsidR="00331990" w:rsidRPr="00126BB3">
        <w:rPr>
          <w:lang w:val="en-NZ"/>
        </w:rPr>
        <w:fldChar w:fldCharType="separate"/>
      </w:r>
      <w:r w:rsidR="00220ADF" w:rsidRPr="00126BB3">
        <w:rPr>
          <w:lang w:val="en-NZ"/>
        </w:rPr>
        <w:t>[</w:t>
      </w:r>
      <w:hyperlink w:anchor="_ENREF_4" w:tooltip="Rocchini, 2001 #6" w:history="1">
        <w:r w:rsidR="00C06B51" w:rsidRPr="00126BB3">
          <w:rPr>
            <w:lang w:val="en-NZ"/>
          </w:rPr>
          <w:t>4</w:t>
        </w:r>
      </w:hyperlink>
      <w:r w:rsidR="00220ADF" w:rsidRPr="00126BB3">
        <w:rPr>
          <w:lang w:val="en-NZ"/>
        </w:rPr>
        <w:t xml:space="preserve">, </w:t>
      </w:r>
      <w:hyperlink w:anchor="_ENREF_5" w:tooltip="Szymon Rusinkiewicz, 2002 #3" w:history="1">
        <w:r w:rsidR="00C06B51" w:rsidRPr="00126BB3">
          <w:rPr>
            <w:lang w:val="en-NZ"/>
          </w:rPr>
          <w:t>5</w:t>
        </w:r>
      </w:hyperlink>
      <w:r w:rsidR="00220ADF" w:rsidRPr="00126BB3">
        <w:rPr>
          <w:lang w:val="en-NZ"/>
        </w:rPr>
        <w:t>]</w:t>
      </w:r>
      <w:r w:rsidR="00331990" w:rsidRPr="00126BB3">
        <w:rPr>
          <w:lang w:val="en-NZ"/>
        </w:rPr>
        <w:fldChar w:fldCharType="end"/>
      </w:r>
    </w:p>
    <w:p w:rsidR="005A1FEF" w:rsidRPr="00126BB3" w:rsidRDefault="00B664F0">
      <w:pPr>
        <w:pStyle w:val="Heading1"/>
        <w:rPr>
          <w:lang w:val="en-NZ"/>
        </w:rPr>
      </w:pPr>
      <w:r w:rsidRPr="00126BB3">
        <w:rPr>
          <w:lang w:val="en-NZ"/>
        </w:rPr>
        <w:t>D</w:t>
      </w:r>
      <w:r w:rsidR="001C5F4F" w:rsidRPr="00126BB3">
        <w:rPr>
          <w:lang w:val="en-NZ"/>
        </w:rPr>
        <w:t>etails on the scanning techniques used</w:t>
      </w:r>
    </w:p>
    <w:p w:rsidR="001C5F4F" w:rsidRPr="00126BB3" w:rsidRDefault="0042335A" w:rsidP="00066095">
      <w:pPr>
        <w:ind w:firstLineChars="150" w:firstLine="300"/>
        <w:rPr>
          <w:lang w:val="en-NZ"/>
        </w:rPr>
      </w:pPr>
      <w:r w:rsidRPr="00126BB3">
        <w:rPr>
          <w:lang w:val="en-NZ"/>
        </w:rPr>
        <w:t>For this project, the</w:t>
      </w:r>
      <w:r w:rsidR="00C92D76" w:rsidRPr="00126BB3">
        <w:rPr>
          <w:lang w:val="en-NZ"/>
        </w:rPr>
        <w:t xml:space="preserve"> non-contact</w:t>
      </w:r>
      <w:r w:rsidRPr="00126BB3">
        <w:rPr>
          <w:lang w:val="en-NZ"/>
        </w:rPr>
        <w:t xml:space="preserve"> structured</w:t>
      </w:r>
      <w:r w:rsidR="00844170" w:rsidRPr="00126BB3">
        <w:rPr>
          <w:lang w:val="en-NZ"/>
        </w:rPr>
        <w:t xml:space="preserve"> light scanner is used. In this section, </w:t>
      </w:r>
      <w:r w:rsidR="009E7A0A" w:rsidRPr="00126BB3">
        <w:rPr>
          <w:lang w:val="en-NZ"/>
        </w:rPr>
        <w:t>details</w:t>
      </w:r>
      <w:r w:rsidR="00C92D76" w:rsidRPr="00126BB3">
        <w:rPr>
          <w:lang w:val="en-NZ"/>
        </w:rPr>
        <w:t xml:space="preserve"> on the theories</w:t>
      </w:r>
      <w:r w:rsidR="00740DEF" w:rsidRPr="00126BB3">
        <w:rPr>
          <w:lang w:val="en-NZ"/>
        </w:rPr>
        <w:t xml:space="preserve"> behind the structured light technique</w:t>
      </w:r>
      <w:r w:rsidR="009E7A0A" w:rsidRPr="00126BB3">
        <w:rPr>
          <w:lang w:val="en-NZ"/>
        </w:rPr>
        <w:t xml:space="preserve"> such as the</w:t>
      </w:r>
      <w:r w:rsidR="00057ADE" w:rsidRPr="00126BB3">
        <w:rPr>
          <w:lang w:val="en-NZ"/>
        </w:rPr>
        <w:t xml:space="preserve"> structured light patterns,</w:t>
      </w:r>
      <w:r w:rsidR="009E7A0A" w:rsidRPr="00126BB3">
        <w:rPr>
          <w:lang w:val="en-NZ"/>
        </w:rPr>
        <w:t xml:space="preserve"> gray code and triangulation are</w:t>
      </w:r>
      <w:r w:rsidR="00844170" w:rsidRPr="00126BB3">
        <w:rPr>
          <w:lang w:val="en-NZ"/>
        </w:rPr>
        <w:t xml:space="preserve"> discussed.</w:t>
      </w:r>
    </w:p>
    <w:p w:rsidR="005A1FEF" w:rsidRPr="00126BB3" w:rsidRDefault="00A52945" w:rsidP="00CC1BC5">
      <w:pPr>
        <w:pStyle w:val="Heading2"/>
      </w:pPr>
      <w:r w:rsidRPr="00126BB3">
        <w:t>S</w:t>
      </w:r>
      <w:r w:rsidR="0082423A" w:rsidRPr="00126BB3">
        <w:t xml:space="preserve">tructured light </w:t>
      </w:r>
      <w:r w:rsidR="00C92D76" w:rsidRPr="00126BB3">
        <w:t>technique</w:t>
      </w:r>
      <w:r w:rsidR="00BF114D" w:rsidRPr="00126BB3">
        <w:t>.</w:t>
      </w:r>
    </w:p>
    <w:p w:rsidR="00FB544E" w:rsidRPr="00126BB3" w:rsidRDefault="00171F29" w:rsidP="00066095">
      <w:pPr>
        <w:ind w:firstLineChars="150" w:firstLine="300"/>
        <w:rPr>
          <w:lang w:val="en-NZ"/>
        </w:rPr>
      </w:pPr>
      <w:r w:rsidRPr="00126BB3">
        <w:rPr>
          <w:lang w:val="en-NZ"/>
        </w:rPr>
        <w:t>T</w:t>
      </w:r>
      <w:r w:rsidR="006B7434" w:rsidRPr="00126BB3">
        <w:rPr>
          <w:lang w:val="en-NZ"/>
        </w:rPr>
        <w:t>he structured light</w:t>
      </w:r>
      <w:r w:rsidR="00D577B5" w:rsidRPr="00126BB3">
        <w:rPr>
          <w:lang w:val="en-NZ"/>
        </w:rPr>
        <w:t xml:space="preserve"> scanner proj</w:t>
      </w:r>
      <w:r w:rsidR="00A0562A" w:rsidRPr="00126BB3">
        <w:rPr>
          <w:lang w:val="en-NZ"/>
        </w:rPr>
        <w:t xml:space="preserve">ects </w:t>
      </w:r>
      <w:r w:rsidR="00762C11" w:rsidRPr="00126BB3">
        <w:rPr>
          <w:lang w:val="en-NZ"/>
        </w:rPr>
        <w:t>light pattern</w:t>
      </w:r>
      <w:r w:rsidR="00A0562A" w:rsidRPr="00126BB3">
        <w:rPr>
          <w:lang w:val="en-NZ"/>
        </w:rPr>
        <w:t>s</w:t>
      </w:r>
      <w:r w:rsidR="00D577B5" w:rsidRPr="00126BB3">
        <w:rPr>
          <w:lang w:val="en-NZ"/>
        </w:rPr>
        <w:t xml:space="preserve"> onto an object</w:t>
      </w:r>
      <w:r w:rsidR="001E3E8D" w:rsidRPr="00126BB3">
        <w:rPr>
          <w:lang w:val="en-NZ"/>
        </w:rPr>
        <w:t>, which</w:t>
      </w:r>
      <w:r w:rsidR="00D577B5" w:rsidRPr="00126BB3">
        <w:rPr>
          <w:lang w:val="en-NZ"/>
        </w:rPr>
        <w:t xml:space="preserve"> </w:t>
      </w:r>
      <w:r w:rsidR="009B3C4D" w:rsidRPr="00126BB3">
        <w:rPr>
          <w:lang w:val="en-NZ"/>
        </w:rPr>
        <w:t>are</w:t>
      </w:r>
      <w:r w:rsidR="00D577B5" w:rsidRPr="00126BB3">
        <w:rPr>
          <w:lang w:val="en-NZ"/>
        </w:rPr>
        <w:t xml:space="preserve"> recorded by a camera system. The deformation of the light pattern </w:t>
      </w:r>
      <w:r w:rsidR="00DE0142" w:rsidRPr="00126BB3">
        <w:rPr>
          <w:lang w:val="en-NZ"/>
        </w:rPr>
        <w:t>reflected from the object</w:t>
      </w:r>
      <w:r w:rsidR="00D577B5" w:rsidRPr="00126BB3">
        <w:rPr>
          <w:lang w:val="en-NZ"/>
        </w:rPr>
        <w:t xml:space="preserve"> gives information about the shape of the surface</w:t>
      </w:r>
      <w:r w:rsidR="00DE0142" w:rsidRPr="00126BB3">
        <w:rPr>
          <w:lang w:val="en-NZ"/>
        </w:rPr>
        <w:t xml:space="preserve"> and </w:t>
      </w:r>
      <w:r w:rsidR="00396877" w:rsidRPr="00126BB3">
        <w:rPr>
          <w:lang w:val="en-NZ"/>
        </w:rPr>
        <w:t>its</w:t>
      </w:r>
      <w:r w:rsidR="00DE0142" w:rsidRPr="00126BB3">
        <w:rPr>
          <w:lang w:val="en-NZ"/>
        </w:rPr>
        <w:t xml:space="preserve"> depth</w:t>
      </w:r>
      <w:r w:rsidR="00D577B5" w:rsidRPr="00126BB3">
        <w:rPr>
          <w:lang w:val="en-NZ"/>
        </w:rPr>
        <w:t xml:space="preserve">. </w:t>
      </w:r>
      <w:r w:rsidR="001E3E8D" w:rsidRPr="00126BB3">
        <w:rPr>
          <w:lang w:val="en-NZ"/>
        </w:rPr>
        <w:t>Vertical and horizontal stripes are the patt</w:t>
      </w:r>
      <w:r w:rsidR="004D34FA" w:rsidRPr="00126BB3">
        <w:rPr>
          <w:lang w:val="en-NZ"/>
        </w:rPr>
        <w:t>erns most commonly used though other alternative, more effective patterns are the subject of ongoing research</w:t>
      </w:r>
    </w:p>
    <w:p w:rsidR="0031547C" w:rsidRPr="00126BB3" w:rsidRDefault="007638BF" w:rsidP="001B4E9B">
      <w:pPr>
        <w:ind w:firstLineChars="150" w:firstLine="300"/>
        <w:rPr>
          <w:lang w:val="en-NZ"/>
        </w:rPr>
      </w:pPr>
      <w:r w:rsidRPr="00126BB3">
        <w:rPr>
          <w:lang w:val="en-NZ"/>
        </w:rPr>
        <w:t>In a 3D scanning system using the stripped pattern,</w:t>
      </w:r>
      <w:r w:rsidR="0031547C" w:rsidRPr="00126BB3">
        <w:rPr>
          <w:lang w:val="en-NZ"/>
        </w:rPr>
        <w:t xml:space="preserve"> the term “stripe” does not refer strictly to the light stripes produced by the projector, but imaginary stripes visualised across the entire projection field. </w:t>
      </w:r>
      <w:r w:rsidR="00443849" w:rsidRPr="00126BB3">
        <w:rPr>
          <w:lang w:val="en-NZ"/>
        </w:rPr>
        <w:t>An example of this is shown in F</w:t>
      </w:r>
      <w:r w:rsidR="0031547C" w:rsidRPr="00126BB3">
        <w:rPr>
          <w:lang w:val="en-NZ"/>
        </w:rPr>
        <w:t>igure</w:t>
      </w:r>
      <w:r w:rsidR="00443849" w:rsidRPr="00126BB3">
        <w:rPr>
          <w:lang w:val="en-NZ"/>
        </w:rPr>
        <w:t xml:space="preserve"> 1</w:t>
      </w:r>
      <w:r w:rsidR="00A466F4" w:rsidRPr="00126BB3">
        <w:rPr>
          <w:lang w:val="en-NZ"/>
        </w:rPr>
        <w:t xml:space="preserve">. </w:t>
      </w:r>
      <w:r w:rsidR="00331990" w:rsidRPr="00126BB3">
        <w:rPr>
          <w:lang w:val="en-NZ"/>
        </w:rPr>
        <w:fldChar w:fldCharType="begin"/>
      </w:r>
      <w:r w:rsidR="00C06B51" w:rsidRPr="00126BB3">
        <w:rPr>
          <w:lang w:val="en-NZ"/>
        </w:rPr>
        <w:instrText xml:space="preserve"> ADDIN EN.CITE &lt;EndNote&gt;&lt;Cite&gt;&lt;Author&gt;Szymon Rusinkiewicz&lt;/Author&gt;&lt;Year&gt;2002&lt;/Year&gt;&lt;RecNum&gt;3&lt;/RecNum&gt;&lt;DisplayText&gt;[5]&lt;/DisplayText&gt;&lt;record&gt;&lt;rec-number&gt;3&lt;/rec-number&gt;&lt;foreign-keys&gt;&lt;key app="EN" db-id="2sxrx0x56dv5pde9wafxvrtdt9zfev9vavz0"&gt;3&lt;/key&gt;&lt;/foreign-keys&gt;&lt;ref-type name="Journal Article"&gt;17&lt;/ref-type&gt;&lt;contributors&gt;&lt;authors&gt;&lt;author&gt;Szymon Rusinkiewicz, Olaf Hall-Holt, Marc Levoy&lt;/author&gt;&lt;/authors&gt;&lt;/contributors&gt;&lt;titles&gt;&lt;title&gt;Real-Time 3D Model Acquisition&lt;/title&gt;&lt;secondary-title&gt;ACM Transactions on Graphics (TOG) - Proceedings of ACM SIGGRAPH 2002 &lt;/secondary-title&gt;&lt;/titles&gt;&lt;periodical&gt;&lt;full-title&gt;ACM Transactions on Graphics (TOG) - Proceedings of ACM SIGGRAPH 2002&lt;/full-title&gt;&lt;/periodical&gt;&lt;volume&gt;21&lt;/volume&gt;&lt;number&gt;3&lt;/number&gt;&lt;dates&gt;&lt;year&gt;2002&lt;/year&gt;&lt;pub-dates&gt;&lt;date&gt;July 2002 &lt;/date&gt;&lt;/pub-dates&gt;&lt;/dates&gt;&lt;urls&gt;&lt;/urls&gt;&lt;/record&gt;&lt;/Cite&gt;&lt;/EndNote&gt;</w:instrText>
      </w:r>
      <w:r w:rsidR="00331990" w:rsidRPr="00126BB3">
        <w:rPr>
          <w:lang w:val="en-NZ"/>
        </w:rPr>
        <w:fldChar w:fldCharType="separate"/>
      </w:r>
      <w:r w:rsidR="00C06B51" w:rsidRPr="00126BB3">
        <w:rPr>
          <w:lang w:val="en-NZ"/>
        </w:rPr>
        <w:t>[</w:t>
      </w:r>
      <w:hyperlink w:anchor="_ENREF_5" w:tooltip="Szymon Rusinkiewicz, 2002 #3" w:history="1">
        <w:r w:rsidR="00C06B51" w:rsidRPr="00126BB3">
          <w:rPr>
            <w:lang w:val="en-NZ"/>
          </w:rPr>
          <w:t>5</w:t>
        </w:r>
      </w:hyperlink>
      <w:r w:rsidR="00C06B51" w:rsidRPr="00126BB3">
        <w:rPr>
          <w:lang w:val="en-NZ"/>
        </w:rPr>
        <w:t>]</w:t>
      </w:r>
      <w:r w:rsidR="00331990" w:rsidRPr="00126BB3">
        <w:rPr>
          <w:lang w:val="en-NZ"/>
        </w:rPr>
        <w:fldChar w:fldCharType="end"/>
      </w:r>
      <w:r w:rsidR="00A466F4" w:rsidRPr="00126BB3">
        <w:rPr>
          <w:lang w:val="en-NZ"/>
        </w:rPr>
        <w:t xml:space="preserve">, </w:t>
      </w:r>
      <w:r w:rsidR="00331990" w:rsidRPr="00126BB3">
        <w:rPr>
          <w:lang w:val="en-NZ"/>
        </w:rPr>
        <w:fldChar w:fldCharType="begin"/>
      </w:r>
      <w:r w:rsidR="00C06B51" w:rsidRPr="00126BB3">
        <w:rPr>
          <w:lang w:val="en-NZ"/>
        </w:rPr>
        <w:instrText xml:space="preserve"> ADDIN EN.CITE &lt;EndNote&gt;&lt;Cite&gt;&lt;Author&gt;lecture&lt;/Author&gt;&lt;Year&gt;2006&lt;/Year&gt;&lt;RecNum&gt;16&lt;/RecNum&gt;&lt;DisplayText&gt;[6]&lt;/DisplayText&gt;&lt;record&gt;&lt;rec-number&gt;16&lt;/rec-number&gt;&lt;foreign-keys&gt;&lt;key app="EN" db-id="2sxrx0x56dv5pde9wafxvrtdt9zfev9vavz0"&gt;16&lt;/key&gt;&lt;/foreign-keys&gt;&lt;ref-type name="Web Page"&gt;12&lt;/ref-type&gt;&lt;contributors&gt;&lt;authors&gt;&lt;author&gt;Auckland University lecture&lt;/author&gt;&lt;/authors&gt;&lt;/contributors&gt;&lt;titles&gt;&lt;title&gt;Structured light &lt;/title&gt;&lt;/titles&gt;&lt;volume&gt;2011&lt;/volume&gt;&lt;number&gt;27.04.2011&lt;/number&gt;&lt;dates&gt;&lt;year&gt;2006&lt;/year&gt;&lt;/dates&gt;&lt;urls&gt;&lt;related-urls&gt;&lt;url&gt;www.cs.auckland.ac.nz/~rklette/TeachAuckland.html/mm/MI17slides.pdf&lt;/url&gt;&lt;/related-urls&gt;&lt;/urls&gt;&lt;access-date&gt;20.04.11&lt;/access-date&gt;&lt;/record&gt;&lt;/Cite&gt;&lt;/EndNote&gt;</w:instrText>
      </w:r>
      <w:r w:rsidR="00331990" w:rsidRPr="00126BB3">
        <w:rPr>
          <w:lang w:val="en-NZ"/>
        </w:rPr>
        <w:fldChar w:fldCharType="separate"/>
      </w:r>
      <w:r w:rsidR="00C06B51" w:rsidRPr="00126BB3">
        <w:rPr>
          <w:lang w:val="en-NZ"/>
        </w:rPr>
        <w:t>[</w:t>
      </w:r>
      <w:hyperlink w:anchor="_ENREF_6" w:tooltip="lecture, 2006 #16" w:history="1">
        <w:r w:rsidR="00C06B51" w:rsidRPr="00126BB3">
          <w:rPr>
            <w:lang w:val="en-NZ"/>
          </w:rPr>
          <w:t>6</w:t>
        </w:r>
      </w:hyperlink>
      <w:r w:rsidR="00C06B51" w:rsidRPr="00126BB3">
        <w:rPr>
          <w:lang w:val="en-NZ"/>
        </w:rPr>
        <w:t>]</w:t>
      </w:r>
      <w:r w:rsidR="00331990" w:rsidRPr="00126BB3">
        <w:rPr>
          <w:lang w:val="en-NZ"/>
        </w:rPr>
        <w:fldChar w:fldCharType="end"/>
      </w:r>
    </w:p>
    <w:p w:rsidR="000D11A0" w:rsidRPr="00126BB3" w:rsidRDefault="000D11A0" w:rsidP="001B4E9B">
      <w:pPr>
        <w:ind w:firstLineChars="150" w:firstLine="300"/>
        <w:rPr>
          <w:lang w:val="en-NZ"/>
        </w:rPr>
      </w:pPr>
    </w:p>
    <w:p w:rsidR="0031547C" w:rsidRPr="00126BB3" w:rsidRDefault="00BE7773" w:rsidP="00A30E25">
      <w:pPr>
        <w:rPr>
          <w:lang w:val="en-NZ"/>
        </w:rPr>
      </w:pPr>
      <w:r w:rsidRPr="00126BB3">
        <w:rPr>
          <w:noProof/>
          <w:lang w:eastAsia="zh-TW"/>
        </w:rPr>
        <w:drawing>
          <wp:inline distT="0" distB="0" distL="0" distR="0">
            <wp:extent cx="2830830" cy="1463040"/>
            <wp:effectExtent l="19050" t="0" r="7620" b="0"/>
            <wp:docPr id="1" name="Picture 1" descr="Stri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ripes"/>
                    <pic:cNvPicPr>
                      <a:picLocks noChangeAspect="1" noChangeArrowheads="1"/>
                    </pic:cNvPicPr>
                  </pic:nvPicPr>
                  <pic:blipFill>
                    <a:blip r:embed="rId9" cstate="print"/>
                    <a:srcRect b="6580"/>
                    <a:stretch>
                      <a:fillRect/>
                    </a:stretch>
                  </pic:blipFill>
                  <pic:spPr bwMode="auto">
                    <a:xfrm>
                      <a:off x="0" y="0"/>
                      <a:ext cx="2830830" cy="1463040"/>
                    </a:xfrm>
                    <a:prstGeom prst="rect">
                      <a:avLst/>
                    </a:prstGeom>
                    <a:noFill/>
                    <a:ln w="9525">
                      <a:noFill/>
                      <a:miter lim="800000"/>
                      <a:headEnd/>
                      <a:tailEnd/>
                    </a:ln>
                  </pic:spPr>
                </pic:pic>
              </a:graphicData>
            </a:graphic>
          </wp:inline>
        </w:drawing>
      </w:r>
    </w:p>
    <w:p w:rsidR="006E15A6" w:rsidRPr="00126BB3" w:rsidRDefault="006E15A6" w:rsidP="006E15A6">
      <w:pPr>
        <w:pStyle w:val="Figurecaption"/>
        <w:ind w:right="0"/>
        <w:rPr>
          <w:i w:val="0"/>
          <w:sz w:val="20"/>
          <w:lang w:val="en-NZ"/>
        </w:rPr>
      </w:pPr>
      <w:r w:rsidRPr="00126BB3">
        <w:rPr>
          <w:sz w:val="20"/>
          <w:lang w:val="en-NZ"/>
        </w:rPr>
        <w:t>Figure 1</w:t>
      </w:r>
      <w:r w:rsidRPr="00126BB3">
        <w:rPr>
          <w:i w:val="0"/>
          <w:sz w:val="20"/>
          <w:lang w:val="en-NZ"/>
        </w:rPr>
        <w:t xml:space="preserve">: </w:t>
      </w:r>
      <w:r w:rsidR="00E952B9" w:rsidRPr="00126BB3">
        <w:rPr>
          <w:i w:val="0"/>
          <w:sz w:val="20"/>
          <w:lang w:val="en-NZ"/>
        </w:rPr>
        <w:t>Allocation of stripes on the projection field</w:t>
      </w:r>
    </w:p>
    <w:p w:rsidR="00911C38" w:rsidRPr="00126BB3" w:rsidRDefault="003B618D" w:rsidP="00066095">
      <w:pPr>
        <w:ind w:firstLineChars="150" w:firstLine="300"/>
        <w:rPr>
          <w:lang w:val="en-NZ"/>
        </w:rPr>
      </w:pPr>
      <w:r w:rsidRPr="00126BB3">
        <w:rPr>
          <w:lang w:val="en-NZ"/>
        </w:rPr>
        <w:t>For such a system,</w:t>
      </w:r>
      <w:r w:rsidR="00911C38" w:rsidRPr="00126BB3">
        <w:rPr>
          <w:lang w:val="en-NZ"/>
        </w:rPr>
        <w:t xml:space="preserve"> it is important to acquire information such as the relative positions and how far each stripe</w:t>
      </w:r>
      <w:r w:rsidR="00D31640" w:rsidRPr="00126BB3">
        <w:rPr>
          <w:lang w:val="en-NZ"/>
        </w:rPr>
        <w:t xml:space="preserve"> </w:t>
      </w:r>
      <w:r w:rsidR="0070780E" w:rsidRPr="00126BB3">
        <w:rPr>
          <w:lang w:val="en-NZ"/>
        </w:rPr>
        <w:t>lies</w:t>
      </w:r>
      <w:r w:rsidR="00911C38" w:rsidRPr="00126BB3">
        <w:rPr>
          <w:lang w:val="en-NZ"/>
        </w:rPr>
        <w:t xml:space="preserve"> from the outer edge of the projection field.</w:t>
      </w:r>
      <w:r w:rsidR="00C25F58" w:rsidRPr="00126BB3">
        <w:rPr>
          <w:lang w:val="en-NZ"/>
        </w:rPr>
        <w:t xml:space="preserve"> </w:t>
      </w:r>
      <w:r w:rsidR="00472596" w:rsidRPr="00126BB3">
        <w:rPr>
          <w:lang w:val="en-NZ"/>
        </w:rPr>
        <w:t xml:space="preserve">To do this, a method of identifying individual </w:t>
      </w:r>
      <w:r w:rsidR="00472596" w:rsidRPr="00126BB3">
        <w:rPr>
          <w:lang w:val="en-NZ"/>
        </w:rPr>
        <w:lastRenderedPageBreak/>
        <w:t>stripes must be used.</w:t>
      </w:r>
      <w:r w:rsidR="003846BF" w:rsidRPr="00126BB3">
        <w:rPr>
          <w:lang w:val="en-NZ"/>
        </w:rPr>
        <w:t xml:space="preserve"> </w:t>
      </w:r>
      <w:r w:rsidR="00C324DA" w:rsidRPr="00126BB3">
        <w:rPr>
          <w:lang w:val="en-NZ"/>
        </w:rPr>
        <w:t xml:space="preserve">There are a number of ways of </w:t>
      </w:r>
      <w:r w:rsidR="00E42B6B" w:rsidRPr="00126BB3">
        <w:rPr>
          <w:lang w:val="en-NZ"/>
        </w:rPr>
        <w:t xml:space="preserve">assigning an identifying characteristic to </w:t>
      </w:r>
      <w:r w:rsidR="00487BAC" w:rsidRPr="00126BB3">
        <w:rPr>
          <w:lang w:val="en-NZ"/>
        </w:rPr>
        <w:t xml:space="preserve">a light stripe, such as by </w:t>
      </w:r>
      <w:r w:rsidR="00CA68E7" w:rsidRPr="00126BB3">
        <w:rPr>
          <w:lang w:val="en-NZ"/>
        </w:rPr>
        <w:t>producing the stripes in</w:t>
      </w:r>
      <w:r w:rsidR="00487BAC" w:rsidRPr="00126BB3">
        <w:rPr>
          <w:lang w:val="en-NZ"/>
        </w:rPr>
        <w:t xml:space="preserve"> different colours or assigning a</w:t>
      </w:r>
      <w:r w:rsidR="00CA68E7" w:rsidRPr="00126BB3">
        <w:rPr>
          <w:lang w:val="en-NZ"/>
        </w:rPr>
        <w:t xml:space="preserve"> numeric value to the stripe. In the case of this project, the latter method is employed</w:t>
      </w:r>
      <w:r w:rsidR="00975093" w:rsidRPr="00126BB3">
        <w:rPr>
          <w:lang w:val="en-NZ"/>
        </w:rPr>
        <w:t xml:space="preserve">. </w:t>
      </w:r>
      <w:r w:rsidR="000F4B9F" w:rsidRPr="00126BB3">
        <w:rPr>
          <w:lang w:val="en-NZ"/>
        </w:rPr>
        <w:t>To achieve this</w:t>
      </w:r>
      <w:r w:rsidR="00D14DD5" w:rsidRPr="00126BB3">
        <w:rPr>
          <w:lang w:val="en-NZ"/>
        </w:rPr>
        <w:t>, the numeric value</w:t>
      </w:r>
      <w:r w:rsidR="000F4B9F" w:rsidRPr="00126BB3">
        <w:rPr>
          <w:lang w:val="en-NZ"/>
        </w:rPr>
        <w:t>s</w:t>
      </w:r>
      <w:r w:rsidR="00D14DD5" w:rsidRPr="00126BB3">
        <w:rPr>
          <w:lang w:val="en-NZ"/>
        </w:rPr>
        <w:t xml:space="preserve"> </w:t>
      </w:r>
      <w:r w:rsidR="000F4B9F" w:rsidRPr="00126BB3">
        <w:rPr>
          <w:lang w:val="en-NZ"/>
        </w:rPr>
        <w:t>are</w:t>
      </w:r>
      <w:r w:rsidR="00D14DD5" w:rsidRPr="00126BB3">
        <w:rPr>
          <w:lang w:val="en-NZ"/>
        </w:rPr>
        <w:t xml:space="preserve"> assigned to the stripes in the binary form. The projected white stripes</w:t>
      </w:r>
      <w:r w:rsidR="000F0588" w:rsidRPr="00126BB3">
        <w:rPr>
          <w:lang w:val="en-NZ"/>
        </w:rPr>
        <w:t xml:space="preserve"> </w:t>
      </w:r>
      <w:r w:rsidR="00D14DD5" w:rsidRPr="00126BB3">
        <w:rPr>
          <w:lang w:val="en-NZ"/>
        </w:rPr>
        <w:t>are interpreted as 1s while the dark stripes are interpreted as 0s.</w:t>
      </w:r>
      <w:r w:rsidR="00841918" w:rsidRPr="00126BB3">
        <w:rPr>
          <w:lang w:val="en-NZ"/>
        </w:rPr>
        <w:t xml:space="preserve"> </w:t>
      </w:r>
      <w:r w:rsidR="00331990" w:rsidRPr="00126BB3">
        <w:rPr>
          <w:lang w:val="en-NZ"/>
        </w:rPr>
        <w:fldChar w:fldCharType="begin"/>
      </w:r>
      <w:r w:rsidR="00C06B51" w:rsidRPr="00126BB3">
        <w:rPr>
          <w:lang w:val="en-NZ"/>
        </w:rPr>
        <w:instrText xml:space="preserve"> ADDIN EN.CITE &lt;EndNote&gt;&lt;Cite&gt;&lt;Author&gt;Szymon Rusinkiewicz&lt;/Author&gt;&lt;Year&gt;2002&lt;/Year&gt;&lt;RecNum&gt;3&lt;/RecNum&gt;&lt;DisplayText&gt;[5]&lt;/DisplayText&gt;&lt;record&gt;&lt;rec-number&gt;3&lt;/rec-number&gt;&lt;foreign-keys&gt;&lt;key app="EN" db-id="2sxrx0x56dv5pde9wafxvrtdt9zfev9vavz0"&gt;3&lt;/key&gt;&lt;/foreign-keys&gt;&lt;ref-type name="Journal Article"&gt;17&lt;/ref-type&gt;&lt;contributors&gt;&lt;authors&gt;&lt;author&gt;Szymon Rusinkiewicz, Olaf Hall-Holt, Marc Levoy&lt;/author&gt;&lt;/authors&gt;&lt;/contributors&gt;&lt;titles&gt;&lt;title&gt;Real-Time 3D Model Acquisition&lt;/title&gt;&lt;secondary-title&gt;ACM Transactions on Graphics (TOG) - Proceedings of ACM SIGGRAPH 2002 &lt;/secondary-title&gt;&lt;/titles&gt;&lt;periodical&gt;&lt;full-title&gt;ACM Transactions on Graphics (TOG) - Proceedings of ACM SIGGRAPH 2002&lt;/full-title&gt;&lt;/periodical&gt;&lt;volume&gt;21&lt;/volume&gt;&lt;number&gt;3&lt;/number&gt;&lt;dates&gt;&lt;year&gt;2002&lt;/year&gt;&lt;pub-dates&gt;&lt;date&gt;July 2002 &lt;/date&gt;&lt;/pub-dates&gt;&lt;/dates&gt;&lt;urls&gt;&lt;/urls&gt;&lt;/record&gt;&lt;/Cite&gt;&lt;/EndNote&gt;</w:instrText>
      </w:r>
      <w:r w:rsidR="00331990" w:rsidRPr="00126BB3">
        <w:rPr>
          <w:lang w:val="en-NZ"/>
        </w:rPr>
        <w:fldChar w:fldCharType="separate"/>
      </w:r>
      <w:r w:rsidR="00C06B51" w:rsidRPr="00126BB3">
        <w:rPr>
          <w:lang w:val="en-NZ"/>
        </w:rPr>
        <w:t>[</w:t>
      </w:r>
      <w:hyperlink w:anchor="_ENREF_5" w:tooltip="Szymon Rusinkiewicz, 2002 #3" w:history="1">
        <w:r w:rsidR="00C06B51" w:rsidRPr="00126BB3">
          <w:rPr>
            <w:lang w:val="en-NZ"/>
          </w:rPr>
          <w:t>5</w:t>
        </w:r>
      </w:hyperlink>
      <w:r w:rsidR="00C06B51" w:rsidRPr="00126BB3">
        <w:rPr>
          <w:lang w:val="en-NZ"/>
        </w:rPr>
        <w:t>]</w:t>
      </w:r>
      <w:r w:rsidR="00331990" w:rsidRPr="00126BB3">
        <w:rPr>
          <w:lang w:val="en-NZ"/>
        </w:rPr>
        <w:fldChar w:fldCharType="end"/>
      </w:r>
      <w:r w:rsidR="00841918" w:rsidRPr="00126BB3">
        <w:rPr>
          <w:lang w:val="en-NZ"/>
        </w:rPr>
        <w:t xml:space="preserve">, </w:t>
      </w:r>
      <w:r w:rsidR="00331990" w:rsidRPr="00126BB3">
        <w:rPr>
          <w:lang w:val="en-NZ"/>
        </w:rPr>
        <w:fldChar w:fldCharType="begin"/>
      </w:r>
      <w:r w:rsidR="00C06B51" w:rsidRPr="00126BB3">
        <w:rPr>
          <w:lang w:val="en-NZ"/>
        </w:rPr>
        <w:instrText xml:space="preserve"> ADDIN EN.CITE &lt;EndNote&gt;&lt;Cite&gt;&lt;Author&gt;lecture&lt;/Author&gt;&lt;Year&gt;2006&lt;/Year&gt;&lt;RecNum&gt;16&lt;/RecNum&gt;&lt;DisplayText&gt;[6]&lt;/DisplayText&gt;&lt;record&gt;&lt;rec-number&gt;16&lt;/rec-number&gt;&lt;foreign-keys&gt;&lt;key app="EN" db-id="2sxrx0x56dv5pde9wafxvrtdt9zfev9vavz0"&gt;16&lt;/key&gt;&lt;/foreign-keys&gt;&lt;ref-type name="Web Page"&gt;12&lt;/ref-type&gt;&lt;contributors&gt;&lt;authors&gt;&lt;author&gt;Auckland University lecture&lt;/author&gt;&lt;/authors&gt;&lt;/contributors&gt;&lt;titles&gt;&lt;title&gt;Structured light &lt;/title&gt;&lt;/titles&gt;&lt;volume&gt;2011&lt;/volume&gt;&lt;number&gt;27.04.2011&lt;/number&gt;&lt;dates&gt;&lt;year&gt;2006&lt;/year&gt;&lt;/dates&gt;&lt;urls&gt;&lt;related-urls&gt;&lt;url&gt;www.cs.auckland.ac.nz/~rklette/TeachAuckland.html/mm/MI17slides.pdf&lt;/url&gt;&lt;/related-urls&gt;&lt;/urls&gt;&lt;access-date&gt;20.04.11&lt;/access-date&gt;&lt;/record&gt;&lt;/Cite&gt;&lt;/EndNote&gt;</w:instrText>
      </w:r>
      <w:r w:rsidR="00331990" w:rsidRPr="00126BB3">
        <w:rPr>
          <w:lang w:val="en-NZ"/>
        </w:rPr>
        <w:fldChar w:fldCharType="separate"/>
      </w:r>
      <w:r w:rsidR="00C06B51" w:rsidRPr="00126BB3">
        <w:rPr>
          <w:lang w:val="en-NZ"/>
        </w:rPr>
        <w:t>[</w:t>
      </w:r>
      <w:hyperlink w:anchor="_ENREF_6" w:tooltip="lecture, 2006 #16" w:history="1">
        <w:r w:rsidR="00C06B51" w:rsidRPr="00126BB3">
          <w:rPr>
            <w:lang w:val="en-NZ"/>
          </w:rPr>
          <w:t>6</w:t>
        </w:r>
      </w:hyperlink>
      <w:r w:rsidR="00C06B51" w:rsidRPr="00126BB3">
        <w:rPr>
          <w:lang w:val="en-NZ"/>
        </w:rPr>
        <w:t>]</w:t>
      </w:r>
      <w:r w:rsidR="00331990" w:rsidRPr="00126BB3">
        <w:rPr>
          <w:lang w:val="en-NZ"/>
        </w:rPr>
        <w:fldChar w:fldCharType="end"/>
      </w:r>
    </w:p>
    <w:p w:rsidR="00161C15" w:rsidRPr="00126BB3" w:rsidRDefault="004F7FED" w:rsidP="00161C15">
      <w:pPr>
        <w:ind w:firstLineChars="150" w:firstLine="300"/>
        <w:rPr>
          <w:lang w:val="en-NZ"/>
        </w:rPr>
      </w:pPr>
      <w:r w:rsidRPr="00126BB3">
        <w:rPr>
          <w:lang w:val="en-NZ"/>
        </w:rPr>
        <w:t>The process of assigning the</w:t>
      </w:r>
      <w:r w:rsidR="0000054E" w:rsidRPr="00126BB3">
        <w:rPr>
          <w:lang w:val="en-NZ"/>
        </w:rPr>
        <w:t xml:space="preserve"> binary coded pattern to the </w:t>
      </w:r>
      <w:r w:rsidR="0027630C" w:rsidRPr="00126BB3">
        <w:rPr>
          <w:lang w:val="en-NZ"/>
        </w:rPr>
        <w:t xml:space="preserve">stripes requires </w:t>
      </w:r>
      <w:r w:rsidR="00AD66C9" w:rsidRPr="00126BB3">
        <w:rPr>
          <w:lang w:val="en-NZ"/>
        </w:rPr>
        <w:t xml:space="preserve">multiple </w:t>
      </w:r>
      <w:r w:rsidR="00476377" w:rsidRPr="00126BB3">
        <w:rPr>
          <w:lang w:val="en-NZ"/>
        </w:rPr>
        <w:t xml:space="preserve">sets of </w:t>
      </w:r>
      <w:r w:rsidR="00B34631" w:rsidRPr="00126BB3">
        <w:rPr>
          <w:lang w:val="en-NZ"/>
        </w:rPr>
        <w:t>projections to be made</w:t>
      </w:r>
      <w:r w:rsidR="00476377" w:rsidRPr="00126BB3">
        <w:rPr>
          <w:lang w:val="en-NZ"/>
        </w:rPr>
        <w:t>. As demonstrated in Figure 2</w:t>
      </w:r>
      <w:r w:rsidR="00620FF4" w:rsidRPr="00126BB3">
        <w:rPr>
          <w:lang w:val="en-NZ"/>
        </w:rPr>
        <w:t xml:space="preserve">, to give all four stripes a different identifying value, three light patterns has to be projected in succession. The values </w:t>
      </w:r>
      <w:r w:rsidR="00E43F7C" w:rsidRPr="00126BB3">
        <w:rPr>
          <w:lang w:val="en-NZ"/>
        </w:rPr>
        <w:t>of the individual</w:t>
      </w:r>
      <w:r w:rsidR="00D55827" w:rsidRPr="00126BB3">
        <w:rPr>
          <w:lang w:val="en-NZ"/>
        </w:rPr>
        <w:t xml:space="preserve"> patterns are analysed and stacked to give a unique </w:t>
      </w:r>
      <w:r w:rsidR="004153FF" w:rsidRPr="00126BB3">
        <w:rPr>
          <w:lang w:val="en-NZ"/>
        </w:rPr>
        <w:t>binary sequence for each stripe.</w:t>
      </w:r>
      <w:r w:rsidR="00841918" w:rsidRPr="00126BB3">
        <w:rPr>
          <w:lang w:val="en-NZ"/>
        </w:rPr>
        <w:t xml:space="preserve"> </w:t>
      </w:r>
      <w:r w:rsidR="00161C15" w:rsidRPr="00126BB3">
        <w:rPr>
          <w:lang w:val="en-NZ"/>
        </w:rPr>
        <w:t>Any pattern sequence can be used to assign the stripes, as long as each stripe receives a unique value at the end.</w:t>
      </w:r>
    </w:p>
    <w:p w:rsidR="000D11A0" w:rsidRPr="00126BB3" w:rsidRDefault="00BE7773" w:rsidP="00295188">
      <w:pPr>
        <w:pStyle w:val="Figurecaption"/>
        <w:ind w:right="0"/>
        <w:rPr>
          <w:i w:val="0"/>
          <w:sz w:val="20"/>
          <w:lang w:val="en-NZ"/>
        </w:rPr>
      </w:pPr>
      <w:r w:rsidRPr="00126BB3">
        <w:rPr>
          <w:noProof/>
          <w:lang w:eastAsia="zh-TW"/>
        </w:rPr>
        <w:drawing>
          <wp:inline distT="0" distB="0" distL="0" distR="0">
            <wp:extent cx="2886075" cy="1550670"/>
            <wp:effectExtent l="19050" t="0" r="9525" b="0"/>
            <wp:docPr id="2" name="Picture 2" descr="Strip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ripes2"/>
                    <pic:cNvPicPr>
                      <a:picLocks noChangeAspect="1" noChangeArrowheads="1"/>
                    </pic:cNvPicPr>
                  </pic:nvPicPr>
                  <pic:blipFill>
                    <a:blip r:embed="rId10" cstate="print"/>
                    <a:srcRect/>
                    <a:stretch>
                      <a:fillRect/>
                    </a:stretch>
                  </pic:blipFill>
                  <pic:spPr bwMode="auto">
                    <a:xfrm>
                      <a:off x="0" y="0"/>
                      <a:ext cx="2886075" cy="1550670"/>
                    </a:xfrm>
                    <a:prstGeom prst="rect">
                      <a:avLst/>
                    </a:prstGeom>
                    <a:noFill/>
                    <a:ln w="9525">
                      <a:noFill/>
                      <a:miter lim="800000"/>
                      <a:headEnd/>
                      <a:tailEnd/>
                    </a:ln>
                  </pic:spPr>
                </pic:pic>
              </a:graphicData>
            </a:graphic>
          </wp:inline>
        </w:drawing>
      </w:r>
      <w:r w:rsidR="00295188" w:rsidRPr="00126BB3">
        <w:rPr>
          <w:sz w:val="20"/>
          <w:lang w:val="en-NZ"/>
        </w:rPr>
        <w:t xml:space="preserve"> Figure 2</w:t>
      </w:r>
      <w:r w:rsidR="00295188" w:rsidRPr="00126BB3">
        <w:rPr>
          <w:i w:val="0"/>
          <w:sz w:val="20"/>
          <w:lang w:val="en-NZ"/>
        </w:rPr>
        <w:t xml:space="preserve">: </w:t>
      </w:r>
      <w:r w:rsidR="009D4FF7" w:rsidRPr="00126BB3">
        <w:rPr>
          <w:i w:val="0"/>
          <w:sz w:val="20"/>
          <w:lang w:val="en-NZ"/>
        </w:rPr>
        <w:t xml:space="preserve">Sequence of light patterns projected in succession to </w:t>
      </w:r>
      <w:r w:rsidR="00772A33" w:rsidRPr="00126BB3">
        <w:rPr>
          <w:i w:val="0"/>
          <w:sz w:val="20"/>
          <w:lang w:val="en-NZ"/>
        </w:rPr>
        <w:t>assign a code to each stripe.</w:t>
      </w:r>
    </w:p>
    <w:p w:rsidR="003B618D" w:rsidRPr="00126BB3" w:rsidRDefault="000200B8" w:rsidP="00CC1BC5">
      <w:pPr>
        <w:pStyle w:val="Heading2"/>
      </w:pPr>
      <w:r w:rsidRPr="00126BB3">
        <w:t>Gray Code</w:t>
      </w:r>
    </w:p>
    <w:p w:rsidR="00A30E25" w:rsidRPr="00126BB3" w:rsidRDefault="00130993" w:rsidP="00DF4F8C">
      <w:pPr>
        <w:ind w:firstLineChars="150" w:firstLine="300"/>
        <w:rPr>
          <w:lang w:val="en-NZ"/>
        </w:rPr>
      </w:pPr>
      <w:r w:rsidRPr="00126BB3">
        <w:rPr>
          <w:lang w:val="en-NZ"/>
        </w:rPr>
        <w:t>For our scanner, the strip</w:t>
      </w:r>
      <w:r w:rsidR="00CF31C4" w:rsidRPr="00126BB3">
        <w:rPr>
          <w:lang w:val="en-NZ"/>
        </w:rPr>
        <w:t>e</w:t>
      </w:r>
      <w:r w:rsidRPr="00126BB3">
        <w:rPr>
          <w:lang w:val="en-NZ"/>
        </w:rPr>
        <w:t xml:space="preserve"> coding used is the Gray </w:t>
      </w:r>
      <w:r w:rsidR="00A94C40" w:rsidRPr="00126BB3">
        <w:rPr>
          <w:lang w:val="en-NZ"/>
        </w:rPr>
        <w:t>c</w:t>
      </w:r>
      <w:r w:rsidRPr="00126BB3">
        <w:rPr>
          <w:lang w:val="en-NZ"/>
        </w:rPr>
        <w:t>ode</w:t>
      </w:r>
      <w:r w:rsidR="009F562B" w:rsidRPr="00126BB3">
        <w:rPr>
          <w:lang w:val="en-NZ"/>
        </w:rPr>
        <w:t>, as it is native to the system</w:t>
      </w:r>
      <w:r w:rsidRPr="00126BB3">
        <w:rPr>
          <w:lang w:val="en-NZ"/>
        </w:rPr>
        <w:t>.</w:t>
      </w:r>
      <w:r w:rsidR="003728C6" w:rsidRPr="00126BB3">
        <w:rPr>
          <w:lang w:val="en-NZ"/>
        </w:rPr>
        <w:t xml:space="preserve"> </w:t>
      </w:r>
      <w:r w:rsidR="007713F7" w:rsidRPr="00126BB3">
        <w:rPr>
          <w:lang w:val="en-NZ"/>
        </w:rPr>
        <w:t>The Gr</w:t>
      </w:r>
      <w:r w:rsidR="00A94C40" w:rsidRPr="00126BB3">
        <w:rPr>
          <w:lang w:val="en-NZ"/>
        </w:rPr>
        <w:t>ay c</w:t>
      </w:r>
      <w:r w:rsidR="007713F7" w:rsidRPr="00126BB3">
        <w:rPr>
          <w:lang w:val="en-NZ"/>
        </w:rPr>
        <w:t>ode</w:t>
      </w:r>
      <w:r w:rsidR="00A94C40" w:rsidRPr="00126BB3">
        <w:rPr>
          <w:lang w:val="en-NZ"/>
        </w:rPr>
        <w:t xml:space="preserve"> differs to the natural binary code in that for the Gray code, when an increment or decrement is made from any number on the system, only one </w:t>
      </w:r>
      <w:r w:rsidR="00954B82" w:rsidRPr="00126BB3">
        <w:rPr>
          <w:lang w:val="en-NZ"/>
        </w:rPr>
        <w:t>bit</w:t>
      </w:r>
      <w:r w:rsidR="00A94C40" w:rsidRPr="00126BB3">
        <w:rPr>
          <w:lang w:val="en-NZ"/>
        </w:rPr>
        <w:t xml:space="preserve"> changes. For example when the Gray code 011 is incremented, the code becomes 010. When this is done for the natural binary system</w:t>
      </w:r>
      <w:r w:rsidR="00954B82" w:rsidRPr="00126BB3">
        <w:rPr>
          <w:lang w:val="en-NZ"/>
        </w:rPr>
        <w:t xml:space="preserve">, 011 is incremented to 100, in which all three bits change. </w:t>
      </w:r>
    </w:p>
    <w:p w:rsidR="00295058" w:rsidRPr="00126BB3" w:rsidRDefault="0049054A" w:rsidP="00DF4F8C">
      <w:pPr>
        <w:ind w:firstLineChars="150" w:firstLine="300"/>
        <w:rPr>
          <w:lang w:val="en-NZ"/>
        </w:rPr>
      </w:pPr>
      <w:r w:rsidRPr="00126BB3">
        <w:rPr>
          <w:lang w:val="en-NZ"/>
        </w:rPr>
        <w:t xml:space="preserve">Due to this property, the Gray code reduces the chances of misinterpreting the sequence as the light images are being projected, </w:t>
      </w:r>
      <w:r w:rsidR="0086056B" w:rsidRPr="00126BB3">
        <w:rPr>
          <w:lang w:val="en-NZ"/>
        </w:rPr>
        <w:t xml:space="preserve">as only one </w:t>
      </w:r>
      <w:r w:rsidR="005E0688" w:rsidRPr="00126BB3">
        <w:rPr>
          <w:lang w:val="en-NZ"/>
        </w:rPr>
        <w:t>bit is changing at a time.</w:t>
      </w:r>
      <w:r w:rsidR="00C65338" w:rsidRPr="00126BB3">
        <w:rPr>
          <w:lang w:val="en-NZ"/>
        </w:rPr>
        <w:t xml:space="preserve"> Fi</w:t>
      </w:r>
      <w:r w:rsidR="007D689D" w:rsidRPr="00126BB3">
        <w:rPr>
          <w:lang w:val="en-NZ"/>
        </w:rPr>
        <w:t>gure 3 shows an example of the G</w:t>
      </w:r>
      <w:r w:rsidR="00C65338" w:rsidRPr="00126BB3">
        <w:rPr>
          <w:lang w:val="en-NZ"/>
        </w:rPr>
        <w:t xml:space="preserve">ray code, </w:t>
      </w:r>
      <w:r w:rsidR="007D689D" w:rsidRPr="00126BB3">
        <w:rPr>
          <w:lang w:val="en-NZ"/>
        </w:rPr>
        <w:t xml:space="preserve">with </w:t>
      </w:r>
      <w:r w:rsidR="003037DB" w:rsidRPr="00126BB3">
        <w:rPr>
          <w:lang w:val="en-NZ"/>
        </w:rPr>
        <w:t>each row representing</w:t>
      </w:r>
      <w:r w:rsidR="007D689D" w:rsidRPr="00126BB3">
        <w:rPr>
          <w:lang w:val="en-NZ"/>
        </w:rPr>
        <w:t xml:space="preserve"> light patterns to be projected.</w:t>
      </w:r>
      <w:r w:rsidR="00A230C0" w:rsidRPr="00126BB3">
        <w:rPr>
          <w:lang w:val="en-NZ"/>
        </w:rPr>
        <w:t xml:space="preserve"> </w:t>
      </w:r>
      <w:r w:rsidR="00331990" w:rsidRPr="00126BB3">
        <w:rPr>
          <w:lang w:val="en-NZ"/>
        </w:rPr>
        <w:fldChar w:fldCharType="begin"/>
      </w:r>
      <w:r w:rsidR="00C06B51" w:rsidRPr="00126BB3">
        <w:rPr>
          <w:lang w:val="en-NZ"/>
        </w:rPr>
        <w:instrText xml:space="preserve"> ADDIN EN.CITE &lt;EndNote&gt;&lt;Cite&gt;&lt;Author&gt;lecture&lt;/Author&gt;&lt;Year&gt;2006&lt;/Year&gt;&lt;RecNum&gt;16&lt;/RecNum&gt;&lt;DisplayText&gt;[6]&lt;/DisplayText&gt;&lt;record&gt;&lt;rec-number&gt;16&lt;/rec-number&gt;&lt;foreign-keys&gt;&lt;key app="EN" db-id="2sxrx0x56dv5pde9wafxvrtdt9zfev9vavz0"&gt;16&lt;/key&gt;&lt;/foreign-keys&gt;&lt;ref-type name="Web Page"&gt;12&lt;/ref-type&gt;&lt;contributors&gt;&lt;authors&gt;&lt;author&gt;Auckland University lecture&lt;/author&gt;&lt;/authors&gt;&lt;/contributors&gt;&lt;titles&gt;&lt;title&gt;Structured light &lt;/title&gt;&lt;/titles&gt;&lt;volume&gt;2011&lt;/volume&gt;&lt;number&gt;27.04.2011&lt;/number&gt;&lt;dates&gt;&lt;year&gt;2006&lt;/year&gt;&lt;/dates&gt;&lt;urls&gt;&lt;related-urls&gt;&lt;url&gt;www.cs.auckland.ac.nz/~rklette/TeachAuckland.html/mm/MI17slides.pdf&lt;/url&gt;&lt;/related-urls&gt;&lt;/urls&gt;&lt;access-date&gt;20.04.11&lt;/access-date&gt;&lt;/record&gt;&lt;/Cite&gt;&lt;/EndNote&gt;</w:instrText>
      </w:r>
      <w:r w:rsidR="00331990" w:rsidRPr="00126BB3">
        <w:rPr>
          <w:lang w:val="en-NZ"/>
        </w:rPr>
        <w:fldChar w:fldCharType="separate"/>
      </w:r>
      <w:r w:rsidR="00A230C0" w:rsidRPr="00126BB3">
        <w:rPr>
          <w:lang w:val="en-NZ"/>
        </w:rPr>
        <w:t>[</w:t>
      </w:r>
      <w:hyperlink w:anchor="_ENREF_6" w:tooltip="lecture, 2006 #16" w:history="1">
        <w:r w:rsidR="00C06B51" w:rsidRPr="00126BB3">
          <w:rPr>
            <w:lang w:val="en-NZ"/>
          </w:rPr>
          <w:t>6</w:t>
        </w:r>
      </w:hyperlink>
      <w:r w:rsidR="00A230C0" w:rsidRPr="00126BB3">
        <w:rPr>
          <w:lang w:val="en-NZ"/>
        </w:rPr>
        <w:t>]</w:t>
      </w:r>
      <w:r w:rsidR="00331990" w:rsidRPr="00126BB3">
        <w:rPr>
          <w:lang w:val="en-NZ"/>
        </w:rPr>
        <w:fldChar w:fldCharType="end"/>
      </w:r>
      <w:r w:rsidR="00A230C0" w:rsidRPr="00126BB3">
        <w:rPr>
          <w:lang w:val="en-NZ"/>
        </w:rPr>
        <w:t xml:space="preserve"> </w:t>
      </w:r>
    </w:p>
    <w:p w:rsidR="00CC1BC5" w:rsidRPr="00126BB3" w:rsidRDefault="00CC1BC5" w:rsidP="00DF4F8C">
      <w:pPr>
        <w:ind w:firstLineChars="150" w:firstLine="300"/>
        <w:rPr>
          <w:lang w:val="en-NZ"/>
        </w:rPr>
      </w:pPr>
    </w:p>
    <w:p w:rsidR="00C44D0D" w:rsidRPr="00126BB3" w:rsidRDefault="00BE7773" w:rsidP="00206ED2">
      <w:pPr>
        <w:rPr>
          <w:lang w:val="en-NZ"/>
        </w:rPr>
      </w:pPr>
      <w:r w:rsidRPr="00126BB3">
        <w:rPr>
          <w:noProof/>
          <w:lang w:eastAsia="zh-TW"/>
        </w:rPr>
        <w:drawing>
          <wp:inline distT="0" distB="0" distL="0" distR="0">
            <wp:extent cx="2886075" cy="747395"/>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2886075" cy="747395"/>
                    </a:xfrm>
                    <a:prstGeom prst="rect">
                      <a:avLst/>
                    </a:prstGeom>
                    <a:noFill/>
                    <a:ln w="9525">
                      <a:noFill/>
                      <a:miter lim="800000"/>
                      <a:headEnd/>
                      <a:tailEnd/>
                    </a:ln>
                  </pic:spPr>
                </pic:pic>
              </a:graphicData>
            </a:graphic>
          </wp:inline>
        </w:drawing>
      </w:r>
    </w:p>
    <w:p w:rsidR="009968F8" w:rsidRPr="00126BB3" w:rsidRDefault="009968F8" w:rsidP="009968F8">
      <w:pPr>
        <w:pStyle w:val="Figurecaption"/>
        <w:ind w:right="0"/>
        <w:rPr>
          <w:i w:val="0"/>
          <w:sz w:val="20"/>
          <w:lang w:val="en-NZ"/>
        </w:rPr>
      </w:pPr>
      <w:r w:rsidRPr="00126BB3">
        <w:rPr>
          <w:sz w:val="20"/>
          <w:lang w:val="en-NZ"/>
        </w:rPr>
        <w:t xml:space="preserve">Figure </w:t>
      </w:r>
      <w:r w:rsidR="008D12CF" w:rsidRPr="00126BB3">
        <w:rPr>
          <w:sz w:val="20"/>
          <w:lang w:val="en-NZ"/>
        </w:rPr>
        <w:t>3</w:t>
      </w:r>
      <w:r w:rsidRPr="00126BB3">
        <w:rPr>
          <w:i w:val="0"/>
          <w:sz w:val="20"/>
          <w:lang w:val="en-NZ"/>
        </w:rPr>
        <w:t xml:space="preserve">: </w:t>
      </w:r>
      <w:r w:rsidR="00BE16F8" w:rsidRPr="00126BB3">
        <w:rPr>
          <w:i w:val="0"/>
          <w:sz w:val="20"/>
          <w:lang w:val="en-NZ"/>
        </w:rPr>
        <w:t>Gray code structured light sequence</w:t>
      </w:r>
      <w:r w:rsidR="00331990" w:rsidRPr="00126BB3">
        <w:rPr>
          <w:i w:val="0"/>
          <w:sz w:val="20"/>
          <w:lang w:val="en-NZ"/>
        </w:rPr>
        <w:fldChar w:fldCharType="begin"/>
      </w:r>
      <w:r w:rsidRPr="00126BB3">
        <w:rPr>
          <w:i w:val="0"/>
          <w:sz w:val="20"/>
          <w:lang w:val="en-NZ"/>
        </w:rPr>
        <w:instrText xml:space="preserve"> ADDIN EN.CITE &lt;EndNote&gt;&lt;Cite&gt;&lt;Author&gt;Lanman&lt;/Author&gt;&lt;Year&gt;2009&lt;/Year&gt;&lt;RecNum&gt;9&lt;/RecNum&gt;&lt;DisplayText&gt;[7]&lt;/DisplayText&gt;&lt;record&gt;&lt;rec-number&gt;9&lt;/rec-number&gt;&lt;foreign-keys&gt;&lt;key app="EN" db-id="2sxrx0x56dv5pde9wafxvrtdt9zfev9vavz0"&gt;9&lt;/key&gt;&lt;/foreign-keys&gt;&lt;ref-type name="Conference Paper"&gt;47&lt;/ref-type&gt;&lt;contributors&gt;&lt;authors&gt;&lt;author&gt;Douglas Lanman&lt;/author&gt;&lt;author&gt;Gabriel Taubin&lt;/author&gt;&lt;/authors&gt;&lt;/contributors&gt;&lt;titles&gt;&lt;title&gt;Build your own 3D scanner: 3D photography for beginners&lt;/title&gt;&lt;secondary-title&gt;ACM SIGGRAPH 2009 Courses&lt;/secondary-title&gt;&lt;/titles&gt;&lt;pages&gt;1-94&lt;/pages&gt;&lt;dates&gt;&lt;year&gt;2009&lt;/year&gt;&lt;/dates&gt;&lt;pub-location&gt;New Orleans, Louisiana&lt;/pub-location&gt;&lt;publisher&gt;ACM&lt;/publisher&gt;&lt;urls&gt;&lt;/urls&gt;&lt;custom1&gt;1667247&lt;/custom1&gt;&lt;electronic-resource-num&gt;10.1145/1667239.1667247&lt;/electronic-resource-num&gt;&lt;/record&gt;&lt;/Cite&gt;&lt;/EndNote&gt;</w:instrText>
      </w:r>
      <w:r w:rsidR="00331990" w:rsidRPr="00126BB3">
        <w:rPr>
          <w:i w:val="0"/>
          <w:sz w:val="20"/>
          <w:lang w:val="en-NZ"/>
        </w:rPr>
        <w:fldChar w:fldCharType="separate"/>
      </w:r>
      <w:r w:rsidRPr="00126BB3">
        <w:rPr>
          <w:i w:val="0"/>
          <w:sz w:val="20"/>
          <w:lang w:val="en-NZ"/>
        </w:rPr>
        <w:t>[</w:t>
      </w:r>
      <w:hyperlink w:anchor="_ENREF_7" w:tooltip="Lanman, 2009 #9" w:history="1">
        <w:r w:rsidR="00C06B51" w:rsidRPr="00126BB3">
          <w:rPr>
            <w:i w:val="0"/>
            <w:sz w:val="20"/>
            <w:lang w:val="en-NZ"/>
          </w:rPr>
          <w:t>7</w:t>
        </w:r>
      </w:hyperlink>
      <w:r w:rsidRPr="00126BB3">
        <w:rPr>
          <w:i w:val="0"/>
          <w:sz w:val="20"/>
          <w:lang w:val="en-NZ"/>
        </w:rPr>
        <w:t>]</w:t>
      </w:r>
      <w:r w:rsidR="00331990" w:rsidRPr="00126BB3">
        <w:rPr>
          <w:i w:val="0"/>
          <w:sz w:val="20"/>
          <w:lang w:val="en-NZ"/>
        </w:rPr>
        <w:fldChar w:fldCharType="end"/>
      </w:r>
    </w:p>
    <w:p w:rsidR="004C6207" w:rsidRPr="00126BB3" w:rsidRDefault="004C6207" w:rsidP="009968F8">
      <w:pPr>
        <w:pStyle w:val="Figurecaption"/>
        <w:ind w:right="0"/>
        <w:rPr>
          <w:i w:val="0"/>
          <w:sz w:val="20"/>
          <w:lang w:val="en-NZ"/>
        </w:rPr>
      </w:pPr>
    </w:p>
    <w:p w:rsidR="00D552F7" w:rsidRPr="00126BB3" w:rsidRDefault="005D7DB1" w:rsidP="00CC1BC5">
      <w:pPr>
        <w:pStyle w:val="Heading2"/>
      </w:pPr>
      <w:r w:rsidRPr="00126BB3">
        <w:lastRenderedPageBreak/>
        <w:t>Triangulation</w:t>
      </w:r>
    </w:p>
    <w:p w:rsidR="00DA04AD" w:rsidRPr="00126BB3" w:rsidRDefault="00262BE8" w:rsidP="00DF4F8C">
      <w:pPr>
        <w:ind w:firstLineChars="150" w:firstLine="300"/>
        <w:rPr>
          <w:lang w:val="en-NZ"/>
        </w:rPr>
      </w:pPr>
      <w:r w:rsidRPr="00126BB3">
        <w:rPr>
          <w:lang w:val="en-NZ"/>
        </w:rPr>
        <w:t xml:space="preserve">Triangulation is one of the methods used to determine the 3D coordinates of points on a scanned object. Given a </w:t>
      </w:r>
      <w:r w:rsidR="004E1C3E" w:rsidRPr="00126BB3">
        <w:rPr>
          <w:lang w:val="en-NZ"/>
        </w:rPr>
        <w:t xml:space="preserve">system with an emitter and sensor which are separated </w:t>
      </w:r>
      <w:r w:rsidR="00061F2F" w:rsidRPr="00126BB3">
        <w:rPr>
          <w:lang w:val="en-NZ"/>
        </w:rPr>
        <w:t xml:space="preserve">by </w:t>
      </w:r>
      <w:r w:rsidR="004E1C3E" w:rsidRPr="00126BB3">
        <w:rPr>
          <w:lang w:val="en-NZ"/>
        </w:rPr>
        <w:t xml:space="preserve">a </w:t>
      </w:r>
      <w:r w:rsidR="00AA789A" w:rsidRPr="00126BB3">
        <w:rPr>
          <w:lang w:val="en-NZ"/>
        </w:rPr>
        <w:t>known</w:t>
      </w:r>
      <w:r w:rsidR="004E1C3E" w:rsidRPr="00126BB3">
        <w:rPr>
          <w:lang w:val="en-NZ"/>
        </w:rPr>
        <w:t xml:space="preserve"> distance apart, the projected light hitting the object being scanned</w:t>
      </w:r>
      <w:r w:rsidR="00AA789A" w:rsidRPr="00126BB3">
        <w:rPr>
          <w:lang w:val="en-NZ"/>
        </w:rPr>
        <w:t xml:space="preserve"> allows individual points to be </w:t>
      </w:r>
      <w:r w:rsidR="003942DF" w:rsidRPr="00126BB3">
        <w:rPr>
          <w:lang w:val="en-NZ"/>
        </w:rPr>
        <w:t xml:space="preserve">analyzed. As shown in </w:t>
      </w:r>
      <w:r w:rsidR="00061F2F" w:rsidRPr="00126BB3">
        <w:rPr>
          <w:lang w:val="en-NZ"/>
        </w:rPr>
        <w:t>F</w:t>
      </w:r>
      <w:r w:rsidR="003942DF" w:rsidRPr="00126BB3">
        <w:rPr>
          <w:lang w:val="en-NZ"/>
        </w:rPr>
        <w:t xml:space="preserve">igure </w:t>
      </w:r>
      <w:r w:rsidR="00061F2F" w:rsidRPr="00126BB3">
        <w:rPr>
          <w:lang w:val="en-NZ"/>
        </w:rPr>
        <w:t>4</w:t>
      </w:r>
      <w:r w:rsidR="00FF5A3D" w:rsidRPr="00126BB3">
        <w:rPr>
          <w:lang w:val="en-NZ"/>
        </w:rPr>
        <w:t xml:space="preserve">, by knowing </w:t>
      </w:r>
      <w:r w:rsidR="00491499" w:rsidRPr="00126BB3">
        <w:rPr>
          <w:lang w:val="en-NZ"/>
        </w:rPr>
        <w:t>the base</w:t>
      </w:r>
      <w:r w:rsidR="00FF5A3D" w:rsidRPr="00126BB3">
        <w:rPr>
          <w:lang w:val="en-NZ"/>
        </w:rPr>
        <w:t xml:space="preserve"> distance b and the angle α, it is possible to obtain </w:t>
      </w:r>
      <w:r w:rsidR="003C38A4" w:rsidRPr="00126BB3">
        <w:rPr>
          <w:lang w:val="en-NZ"/>
        </w:rPr>
        <w:t xml:space="preserve">the distances "h" and "x", thus giving </w:t>
      </w:r>
      <w:r w:rsidR="00DC649B" w:rsidRPr="00126BB3">
        <w:rPr>
          <w:lang w:val="en-NZ"/>
        </w:rPr>
        <w:t>the coordinate data</w:t>
      </w:r>
      <w:r w:rsidR="00FF5A3D" w:rsidRPr="00126BB3">
        <w:rPr>
          <w:lang w:val="en-NZ"/>
        </w:rPr>
        <w:t xml:space="preserve"> </w:t>
      </w:r>
      <w:r w:rsidR="00DC649B" w:rsidRPr="00126BB3">
        <w:rPr>
          <w:lang w:val="en-NZ"/>
        </w:rPr>
        <w:t>of</w:t>
      </w:r>
      <w:r w:rsidR="00FF5A3D" w:rsidRPr="00126BB3">
        <w:rPr>
          <w:lang w:val="en-NZ"/>
        </w:rPr>
        <w:t xml:space="preserve"> P, the point of interest. </w:t>
      </w:r>
      <w:r w:rsidR="00331990" w:rsidRPr="00126BB3">
        <w:rPr>
          <w:lang w:val="en-NZ"/>
        </w:rPr>
        <w:fldChar w:fldCharType="begin"/>
      </w:r>
      <w:r w:rsidR="00C06B51" w:rsidRPr="00126BB3">
        <w:rPr>
          <w:lang w:val="en-NZ"/>
        </w:rPr>
        <w:instrText xml:space="preserve"> ADDIN EN.CITE &lt;EndNote&gt;&lt;Cite&gt;&lt;Author&gt;lecture&lt;/Author&gt;&lt;Year&gt;2006&lt;/Year&gt;&lt;RecNum&gt;16&lt;/RecNum&gt;&lt;DisplayText&gt;[6]&lt;/DisplayText&gt;&lt;record&gt;&lt;rec-number&gt;16&lt;/rec-number&gt;&lt;foreign-keys&gt;&lt;key app="EN" db-id="2sxrx0x56dv5pde9wafxvrtdt9zfev9vavz0"&gt;16&lt;/key&gt;&lt;/foreign-keys&gt;&lt;ref-type name="Web Page"&gt;12&lt;/ref-type&gt;&lt;contributors&gt;&lt;authors&gt;&lt;author&gt;Auckland University lecture&lt;/author&gt;&lt;/authors&gt;&lt;/contributors&gt;&lt;titles&gt;&lt;title&gt;Structured light &lt;/title&gt;&lt;/titles&gt;&lt;volume&gt;2011&lt;/volume&gt;&lt;number&gt;27.04.2011&lt;/number&gt;&lt;dates&gt;&lt;year&gt;2006&lt;/year&gt;&lt;/dates&gt;&lt;urls&gt;&lt;related-urls&gt;&lt;url&gt;www.cs.auckland.ac.nz/~rklette/TeachAuckland.html/mm/MI17slides.pdf&lt;/url&gt;&lt;/related-urls&gt;&lt;/urls&gt;&lt;access-date&gt;20.04.11&lt;/access-date&gt;&lt;/record&gt;&lt;/Cite&gt;&lt;/EndNote&gt;</w:instrText>
      </w:r>
      <w:r w:rsidR="00331990" w:rsidRPr="00126BB3">
        <w:rPr>
          <w:lang w:val="en-NZ"/>
        </w:rPr>
        <w:fldChar w:fldCharType="separate"/>
      </w:r>
      <w:r w:rsidR="0001722A" w:rsidRPr="00126BB3">
        <w:rPr>
          <w:lang w:val="en-NZ"/>
        </w:rPr>
        <w:t>[</w:t>
      </w:r>
      <w:hyperlink w:anchor="_ENREF_6" w:tooltip="lecture, 2006 #16" w:history="1">
        <w:r w:rsidR="00C06B51" w:rsidRPr="00126BB3">
          <w:rPr>
            <w:lang w:val="en-NZ"/>
          </w:rPr>
          <w:t>6</w:t>
        </w:r>
      </w:hyperlink>
      <w:r w:rsidR="0001722A" w:rsidRPr="00126BB3">
        <w:rPr>
          <w:lang w:val="en-NZ"/>
        </w:rPr>
        <w:t>]</w:t>
      </w:r>
      <w:r w:rsidR="00331990" w:rsidRPr="00126BB3">
        <w:rPr>
          <w:lang w:val="en-NZ"/>
        </w:rPr>
        <w:fldChar w:fldCharType="end"/>
      </w:r>
    </w:p>
    <w:p w:rsidR="00262BE8" w:rsidRPr="00126BB3" w:rsidRDefault="00BE7773" w:rsidP="00262BE8">
      <w:pPr>
        <w:rPr>
          <w:lang w:val="en-NZ"/>
        </w:rPr>
      </w:pPr>
      <w:r w:rsidRPr="00126BB3">
        <w:rPr>
          <w:noProof/>
          <w:lang w:eastAsia="zh-TW"/>
        </w:rPr>
        <w:drawing>
          <wp:inline distT="0" distB="0" distL="0" distR="0">
            <wp:extent cx="2886075" cy="1343660"/>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2886075" cy="1343660"/>
                    </a:xfrm>
                    <a:prstGeom prst="rect">
                      <a:avLst/>
                    </a:prstGeom>
                    <a:noFill/>
                    <a:ln w="9525">
                      <a:noFill/>
                      <a:miter lim="800000"/>
                      <a:headEnd/>
                      <a:tailEnd/>
                    </a:ln>
                  </pic:spPr>
                </pic:pic>
              </a:graphicData>
            </a:graphic>
          </wp:inline>
        </w:drawing>
      </w:r>
    </w:p>
    <w:p w:rsidR="00AF3CCD" w:rsidRPr="00126BB3" w:rsidRDefault="00A957D1" w:rsidP="00AF3CCD">
      <w:pPr>
        <w:pStyle w:val="Figurecaption"/>
        <w:ind w:right="0"/>
        <w:rPr>
          <w:i w:val="0"/>
          <w:sz w:val="20"/>
          <w:lang w:val="en-NZ"/>
        </w:rPr>
      </w:pPr>
      <w:r w:rsidRPr="00126BB3">
        <w:rPr>
          <w:sz w:val="20"/>
          <w:lang w:val="en-NZ"/>
        </w:rPr>
        <w:t>Figure 4</w:t>
      </w:r>
      <w:r w:rsidRPr="00126BB3">
        <w:rPr>
          <w:i w:val="0"/>
          <w:sz w:val="20"/>
          <w:lang w:val="en-NZ"/>
        </w:rPr>
        <w:t xml:space="preserve">: </w:t>
      </w:r>
      <w:r w:rsidR="00CB4F9C" w:rsidRPr="00126BB3">
        <w:rPr>
          <w:i w:val="0"/>
          <w:sz w:val="20"/>
          <w:lang w:val="en-NZ"/>
        </w:rPr>
        <w:t>2D diagram illustration of obtaining position information h and d by triangulation</w:t>
      </w:r>
      <w:r w:rsidR="00331990" w:rsidRPr="00126BB3">
        <w:rPr>
          <w:i w:val="0"/>
          <w:sz w:val="20"/>
          <w:lang w:val="en-NZ"/>
        </w:rPr>
        <w:fldChar w:fldCharType="begin"/>
      </w:r>
      <w:r w:rsidR="00C06B51" w:rsidRPr="00126BB3">
        <w:rPr>
          <w:i w:val="0"/>
          <w:sz w:val="20"/>
          <w:lang w:val="en-NZ"/>
        </w:rPr>
        <w:instrText xml:space="preserve"> ADDIN EN.CITE &lt;EndNote&gt;&lt;Cite&gt;&lt;Author&gt;lecture&lt;/Author&gt;&lt;Year&gt;2006&lt;/Year&gt;&lt;RecNum&gt;16&lt;/RecNum&gt;&lt;DisplayText&gt;[6]&lt;/DisplayText&gt;&lt;record&gt;&lt;rec-number&gt;16&lt;/rec-number&gt;&lt;foreign-keys&gt;&lt;key app="EN" db-id="2sxrx0x56dv5pde9wafxvrtdt9zfev9vavz0"&gt;16&lt;/key&gt;&lt;/foreign-keys&gt;&lt;ref-type name="Web Page"&gt;12&lt;/ref-type&gt;&lt;contributors&gt;&lt;authors&gt;&lt;author&gt;Auckland University lecture&lt;/author&gt;&lt;/authors&gt;&lt;/contributors&gt;&lt;titles&gt;&lt;title&gt;Structured light &lt;/title&gt;&lt;/titles&gt;&lt;volume&gt;2011&lt;/volume&gt;&lt;number&gt;27.04.2011&lt;/number&gt;&lt;dates&gt;&lt;year&gt;2006&lt;/year&gt;&lt;/dates&gt;&lt;urls&gt;&lt;related-urls&gt;&lt;url&gt;www.cs.auckland.ac.nz/~rklette/TeachAuckland.html/mm/MI17slides.pdf&lt;/url&gt;&lt;/related-urls&gt;&lt;/urls&gt;&lt;access-date&gt;20.04.11&lt;/access-date&gt;&lt;/record&gt;&lt;/Cite&gt;&lt;/EndNote&gt;</w:instrText>
      </w:r>
      <w:r w:rsidR="00331990" w:rsidRPr="00126BB3">
        <w:rPr>
          <w:i w:val="0"/>
          <w:sz w:val="20"/>
          <w:lang w:val="en-NZ"/>
        </w:rPr>
        <w:fldChar w:fldCharType="separate"/>
      </w:r>
      <w:r w:rsidR="00CB4F9C" w:rsidRPr="00126BB3">
        <w:rPr>
          <w:i w:val="0"/>
          <w:sz w:val="20"/>
          <w:lang w:val="en-NZ"/>
        </w:rPr>
        <w:t>[</w:t>
      </w:r>
      <w:hyperlink w:anchor="_ENREF_6" w:tooltip="lecture, 2006 #16" w:history="1">
        <w:r w:rsidR="00C06B51" w:rsidRPr="00126BB3">
          <w:rPr>
            <w:i w:val="0"/>
            <w:sz w:val="20"/>
            <w:lang w:val="en-NZ"/>
          </w:rPr>
          <w:t>6</w:t>
        </w:r>
      </w:hyperlink>
      <w:r w:rsidR="00CB4F9C" w:rsidRPr="00126BB3">
        <w:rPr>
          <w:i w:val="0"/>
          <w:sz w:val="20"/>
          <w:lang w:val="en-NZ"/>
        </w:rPr>
        <w:t>]</w:t>
      </w:r>
      <w:r w:rsidR="00331990" w:rsidRPr="00126BB3">
        <w:rPr>
          <w:i w:val="0"/>
          <w:sz w:val="20"/>
          <w:lang w:val="en-NZ"/>
        </w:rPr>
        <w:fldChar w:fldCharType="end"/>
      </w:r>
      <w:r w:rsidRPr="00126BB3">
        <w:rPr>
          <w:i w:val="0"/>
          <w:sz w:val="20"/>
          <w:lang w:val="en-NZ"/>
        </w:rPr>
        <w:t xml:space="preserve"> </w:t>
      </w:r>
    </w:p>
    <w:p w:rsidR="00AF3CCD" w:rsidRPr="00126BB3" w:rsidRDefault="00AF3CCD" w:rsidP="00A837F1">
      <w:pPr>
        <w:rPr>
          <w:lang w:val="en-NZ" w:eastAsia="zh-TW"/>
        </w:rPr>
      </w:pPr>
      <w:r w:rsidRPr="00126BB3">
        <w:rPr>
          <w:lang w:val="en-NZ" w:eastAsia="zh-TW"/>
        </w:rPr>
        <w:t xml:space="preserve"> </w:t>
      </w:r>
    </w:p>
    <w:p w:rsidR="006113A5" w:rsidRPr="00126BB3" w:rsidRDefault="008D2F1C" w:rsidP="00A837F1">
      <w:pPr>
        <w:rPr>
          <w:lang w:val="en-NZ" w:eastAsia="zh-TW"/>
        </w:rPr>
      </w:pPr>
      <w:r w:rsidRPr="00126BB3">
        <w:rPr>
          <w:lang w:val="en-NZ" w:eastAsia="zh-TW"/>
        </w:rPr>
        <w:t xml:space="preserve">The </w:t>
      </w:r>
      <w:proofErr w:type="spellStart"/>
      <w:r w:rsidRPr="00126BB3">
        <w:rPr>
          <w:lang w:val="en-NZ" w:eastAsia="zh-TW"/>
        </w:rPr>
        <w:t>relationsip</w:t>
      </w:r>
      <w:proofErr w:type="spellEnd"/>
      <w:r w:rsidRPr="00126BB3">
        <w:rPr>
          <w:lang w:val="en-NZ" w:eastAsia="zh-TW"/>
        </w:rPr>
        <w:t xml:space="preserve"> of the  </w:t>
      </w:r>
      <w:proofErr w:type="spellStart"/>
      <w:r w:rsidRPr="00126BB3">
        <w:rPr>
          <w:lang w:val="en-NZ" w:eastAsia="zh-TW"/>
        </w:rPr>
        <w:t>the</w:t>
      </w:r>
      <w:proofErr w:type="spellEnd"/>
      <w:r w:rsidRPr="00126BB3">
        <w:rPr>
          <w:lang w:val="en-NZ" w:eastAsia="zh-TW"/>
        </w:rPr>
        <w:t xml:space="preserve"> angles and distances are describe in equations (1), (2) and (3)</w:t>
      </w:r>
    </w:p>
    <w:p w:rsidR="009F1559" w:rsidRPr="00126BB3" w:rsidRDefault="009F1559" w:rsidP="00A837F1">
      <w:pPr>
        <w:rPr>
          <w:lang w:val="en-NZ" w:eastAsia="zh-TW"/>
        </w:rPr>
      </w:pPr>
    </w:p>
    <w:p w:rsidR="008D2F1C" w:rsidRPr="00126BB3" w:rsidRDefault="008D2F1C" w:rsidP="00A837F1">
      <w:pPr>
        <w:rPr>
          <w:lang w:val="en-NZ" w:eastAsia="zh-TW"/>
        </w:rPr>
      </w:pPr>
    </w:p>
    <w:p w:rsidR="008D2F1C" w:rsidRPr="00126BB3" w:rsidRDefault="00331990" w:rsidP="008D2F1C">
      <w:pPr>
        <w:jc w:val="right"/>
        <w:rPr>
          <w:lang w:val="en-NZ" w:eastAsia="zh-TW"/>
        </w:rPr>
      </w:pPr>
      <m:oMath>
        <m:f>
          <m:fPr>
            <m:ctrlPr>
              <w:rPr>
                <w:rFonts w:ascii="Cambria Math" w:hAnsi="Cambria Math"/>
                <w:b/>
                <w:i/>
                <w:sz w:val="24"/>
                <w:szCs w:val="24"/>
                <w:lang w:val="en-NZ" w:eastAsia="zh-TW"/>
              </w:rPr>
            </m:ctrlPr>
          </m:fPr>
          <m:num>
            <m:r>
              <m:rPr>
                <m:sty m:val="bi"/>
              </m:rPr>
              <w:rPr>
                <w:rFonts w:ascii="Cambria Math" w:hAnsi="Cambria Math"/>
                <w:sz w:val="24"/>
                <w:szCs w:val="24"/>
                <w:lang w:val="en-NZ" w:eastAsia="zh-TW"/>
              </w:rPr>
              <m:t>f</m:t>
            </m:r>
          </m:num>
          <m:den>
            <m:func>
              <m:funcPr>
                <m:ctrlPr>
                  <w:rPr>
                    <w:rFonts w:ascii="Cambria Math" w:hAnsi="Cambria Math"/>
                    <w:b/>
                    <w:sz w:val="24"/>
                    <w:szCs w:val="24"/>
                    <w:lang w:val="en-NZ" w:eastAsia="zh-TW"/>
                  </w:rPr>
                </m:ctrlPr>
              </m:funcPr>
              <m:fName>
                <m:r>
                  <m:rPr>
                    <m:sty m:val="b"/>
                  </m:rPr>
                  <w:rPr>
                    <w:rFonts w:ascii="Cambria Math" w:hAnsi="Cambria Math"/>
                    <w:sz w:val="24"/>
                    <w:szCs w:val="24"/>
                    <w:lang w:val="en-NZ" w:eastAsia="zh-TW"/>
                  </w:rPr>
                  <m:t>sin</m:t>
                </m:r>
              </m:fName>
              <m:e>
                <m:r>
                  <m:rPr>
                    <m:sty m:val="bi"/>
                  </m:rPr>
                  <w:rPr>
                    <w:rFonts w:ascii="Cambria Math" w:hAnsi="Cambria Math"/>
                    <w:sz w:val="24"/>
                    <w:szCs w:val="24"/>
                    <w:lang w:val="en-NZ" w:eastAsia="zh-TW"/>
                  </w:rPr>
                  <m:t>α</m:t>
                </m:r>
                <m:ctrlPr>
                  <w:rPr>
                    <w:rFonts w:ascii="Cambria Math" w:hAnsi="Cambria Math"/>
                    <w:b/>
                    <w:i/>
                    <w:sz w:val="24"/>
                    <w:szCs w:val="24"/>
                    <w:lang w:val="en-NZ" w:eastAsia="zh-TW"/>
                  </w:rPr>
                </m:ctrlPr>
              </m:e>
            </m:func>
          </m:den>
        </m:f>
        <m:r>
          <m:rPr>
            <m:sty m:val="bi"/>
          </m:rPr>
          <w:rPr>
            <w:rFonts w:ascii="Cambria Math" w:hAnsi="Cambria Math"/>
            <w:sz w:val="24"/>
            <w:szCs w:val="24"/>
            <w:lang w:val="en-NZ" w:eastAsia="zh-TW"/>
          </w:rPr>
          <m:t xml:space="preserve"> =</m:t>
        </m:r>
        <m:f>
          <m:fPr>
            <m:ctrlPr>
              <w:rPr>
                <w:rFonts w:ascii="Cambria Math" w:hAnsi="Cambria Math"/>
                <w:b/>
                <w:i/>
                <w:sz w:val="24"/>
                <w:szCs w:val="24"/>
                <w:lang w:val="en-NZ" w:eastAsia="zh-TW"/>
              </w:rPr>
            </m:ctrlPr>
          </m:fPr>
          <m:num>
            <m:r>
              <m:rPr>
                <m:sty m:val="bi"/>
              </m:rPr>
              <w:rPr>
                <w:rFonts w:ascii="Cambria Math" w:hAnsi="Cambria Math"/>
                <w:sz w:val="24"/>
                <w:szCs w:val="24"/>
                <w:lang w:val="en-NZ" w:eastAsia="zh-TW"/>
              </w:rPr>
              <m:t>b</m:t>
            </m:r>
          </m:num>
          <m:den>
            <m:func>
              <m:funcPr>
                <m:ctrlPr>
                  <w:rPr>
                    <w:rFonts w:ascii="Cambria Math" w:hAnsi="Cambria Math"/>
                    <w:b/>
                    <w:sz w:val="24"/>
                    <w:szCs w:val="24"/>
                    <w:lang w:val="en-NZ" w:eastAsia="zh-TW"/>
                  </w:rPr>
                </m:ctrlPr>
              </m:funcPr>
              <m:fName>
                <m:r>
                  <m:rPr>
                    <m:sty m:val="b"/>
                  </m:rPr>
                  <w:rPr>
                    <w:rFonts w:ascii="Cambria Math" w:hAnsi="Cambria Math"/>
                    <w:sz w:val="24"/>
                    <w:szCs w:val="24"/>
                    <w:lang w:val="en-NZ" w:eastAsia="zh-TW"/>
                  </w:rPr>
                  <m:t>sin</m:t>
                </m:r>
              </m:fName>
              <m:e>
                <m:r>
                  <m:rPr>
                    <m:sty m:val="bi"/>
                  </m:rPr>
                  <w:rPr>
                    <w:rFonts w:ascii="Cambria Math" w:hAnsi="Cambria Math"/>
                    <w:sz w:val="24"/>
                    <w:szCs w:val="24"/>
                    <w:lang w:val="en-NZ" w:eastAsia="zh-TW"/>
                  </w:rPr>
                  <m:t>γ</m:t>
                </m:r>
                <m:ctrlPr>
                  <w:rPr>
                    <w:rFonts w:ascii="Cambria Math" w:hAnsi="Cambria Math"/>
                    <w:b/>
                    <w:i/>
                    <w:sz w:val="24"/>
                    <w:szCs w:val="24"/>
                    <w:lang w:val="en-NZ" w:eastAsia="zh-TW"/>
                  </w:rPr>
                </m:ctrlPr>
              </m:e>
            </m:func>
          </m:den>
        </m:f>
      </m:oMath>
      <w:r w:rsidR="008D2F1C" w:rsidRPr="00126BB3">
        <w:rPr>
          <w:sz w:val="24"/>
          <w:szCs w:val="24"/>
          <w:lang w:val="en-NZ" w:eastAsia="zh-TW"/>
        </w:rPr>
        <w:t xml:space="preserve">                          </w:t>
      </w:r>
      <w:r w:rsidR="008D2F1C" w:rsidRPr="00126BB3">
        <w:rPr>
          <w:lang w:val="en-NZ" w:eastAsia="zh-TW"/>
        </w:rPr>
        <w:t>(1)</w:t>
      </w:r>
    </w:p>
    <w:p w:rsidR="00EA6AB0" w:rsidRPr="00126BB3" w:rsidRDefault="00EA6AB0" w:rsidP="008D2F1C">
      <w:pPr>
        <w:jc w:val="right"/>
        <w:rPr>
          <w:lang w:val="en-NZ" w:eastAsia="zh-TW"/>
        </w:rPr>
      </w:pPr>
    </w:p>
    <w:p w:rsidR="00EA6AB0" w:rsidRPr="00126BB3" w:rsidRDefault="00EA6AB0" w:rsidP="008D2F1C">
      <w:pPr>
        <w:jc w:val="right"/>
        <w:rPr>
          <w:b/>
          <w:lang w:val="en-NZ" w:eastAsia="zh-TW"/>
        </w:rPr>
      </w:pPr>
    </w:p>
    <w:p w:rsidR="00263295" w:rsidRPr="00126BB3" w:rsidRDefault="009F1559" w:rsidP="00263295">
      <w:pPr>
        <w:jc w:val="right"/>
        <w:rPr>
          <w:lang w:val="en-NZ" w:eastAsia="zh-TW"/>
        </w:rPr>
      </w:pPr>
      <m:oMath>
        <m:r>
          <m:rPr>
            <m:sty m:val="bi"/>
          </m:rPr>
          <w:rPr>
            <w:rFonts w:ascii="Cambria Math" w:hAnsi="Cambria Math"/>
            <w:sz w:val="24"/>
            <w:szCs w:val="24"/>
            <w:lang w:val="en-NZ" w:eastAsia="zh-TW"/>
          </w:rPr>
          <m:t xml:space="preserve">f = </m:t>
        </m:r>
        <m:f>
          <m:fPr>
            <m:ctrlPr>
              <w:rPr>
                <w:rFonts w:ascii="Cambria Math" w:hAnsi="Cambria Math"/>
                <w:b/>
                <w:i/>
                <w:sz w:val="24"/>
                <w:szCs w:val="24"/>
                <w:lang w:val="en-NZ" w:eastAsia="zh-TW"/>
              </w:rPr>
            </m:ctrlPr>
          </m:fPr>
          <m:num>
            <m:func>
              <m:funcPr>
                <m:ctrlPr>
                  <w:rPr>
                    <w:rFonts w:ascii="Cambria Math" w:hAnsi="Cambria Math"/>
                    <w:b/>
                    <w:sz w:val="24"/>
                    <w:szCs w:val="24"/>
                    <w:lang w:val="en-NZ" w:eastAsia="zh-TW"/>
                  </w:rPr>
                </m:ctrlPr>
              </m:funcPr>
              <m:fName>
                <m:r>
                  <m:rPr>
                    <m:sty m:val="b"/>
                  </m:rPr>
                  <w:rPr>
                    <w:rFonts w:ascii="Cambria Math" w:hAnsi="Cambria Math"/>
                    <w:sz w:val="24"/>
                    <w:szCs w:val="24"/>
                    <w:lang w:val="en-NZ" w:eastAsia="zh-TW"/>
                  </w:rPr>
                  <m:t>b*sin</m:t>
                </m:r>
              </m:fName>
              <m:e>
                <m:r>
                  <m:rPr>
                    <m:sty m:val="bi"/>
                  </m:rPr>
                  <w:rPr>
                    <w:rFonts w:ascii="Cambria Math" w:hAnsi="Cambria Math"/>
                    <w:sz w:val="24"/>
                    <w:szCs w:val="24"/>
                    <w:lang w:val="en-NZ" w:eastAsia="zh-TW"/>
                  </w:rPr>
                  <m:t>α</m:t>
                </m:r>
                <m:ctrlPr>
                  <w:rPr>
                    <w:rFonts w:ascii="Cambria Math" w:hAnsi="Cambria Math"/>
                    <w:b/>
                    <w:i/>
                    <w:sz w:val="24"/>
                    <w:szCs w:val="24"/>
                    <w:lang w:val="en-NZ" w:eastAsia="zh-TW"/>
                  </w:rPr>
                </m:ctrlPr>
              </m:e>
            </m:func>
          </m:num>
          <m:den>
            <m:func>
              <m:funcPr>
                <m:ctrlPr>
                  <w:rPr>
                    <w:rFonts w:ascii="Cambria Math" w:hAnsi="Cambria Math"/>
                    <w:b/>
                    <w:sz w:val="24"/>
                    <w:szCs w:val="24"/>
                    <w:lang w:val="en-NZ" w:eastAsia="zh-TW"/>
                  </w:rPr>
                </m:ctrlPr>
              </m:funcPr>
              <m:fName>
                <m:r>
                  <m:rPr>
                    <m:sty m:val="b"/>
                  </m:rPr>
                  <w:rPr>
                    <w:rFonts w:ascii="Cambria Math" w:hAnsi="Cambria Math"/>
                    <w:sz w:val="24"/>
                    <w:szCs w:val="24"/>
                    <w:lang w:val="en-NZ" w:eastAsia="zh-TW"/>
                  </w:rPr>
                  <m:t>sin</m:t>
                </m:r>
              </m:fName>
              <m:e>
                <m:r>
                  <m:rPr>
                    <m:sty m:val="bi"/>
                  </m:rPr>
                  <w:rPr>
                    <w:rFonts w:ascii="Cambria Math" w:hAnsi="Cambria Math"/>
                    <w:sz w:val="24"/>
                    <w:szCs w:val="24"/>
                    <w:lang w:val="en-NZ" w:eastAsia="zh-TW"/>
                  </w:rPr>
                  <m:t>γ</m:t>
                </m:r>
                <m:ctrlPr>
                  <w:rPr>
                    <w:rFonts w:ascii="Cambria Math" w:hAnsi="Cambria Math"/>
                    <w:b/>
                    <w:i/>
                    <w:sz w:val="24"/>
                    <w:szCs w:val="24"/>
                    <w:lang w:val="en-NZ" w:eastAsia="zh-TW"/>
                  </w:rPr>
                </m:ctrlPr>
              </m:e>
            </m:func>
          </m:den>
        </m:f>
        <m:r>
          <m:rPr>
            <m:sty m:val="bi"/>
          </m:rPr>
          <w:rPr>
            <w:rFonts w:ascii="Cambria Math" w:hAnsi="Cambria Math"/>
            <w:sz w:val="24"/>
            <w:szCs w:val="24"/>
            <w:lang w:val="en-NZ" w:eastAsia="zh-TW"/>
          </w:rPr>
          <m:t xml:space="preserve"> = </m:t>
        </m:r>
        <m:f>
          <m:fPr>
            <m:ctrlPr>
              <w:rPr>
                <w:rFonts w:ascii="Cambria Math" w:hAnsi="Cambria Math"/>
                <w:b/>
                <w:i/>
                <w:sz w:val="24"/>
                <w:szCs w:val="24"/>
                <w:lang w:val="en-NZ" w:eastAsia="zh-TW"/>
              </w:rPr>
            </m:ctrlPr>
          </m:fPr>
          <m:num>
            <m:r>
              <m:rPr>
                <m:sty m:val="bi"/>
              </m:rPr>
              <w:rPr>
                <w:rFonts w:ascii="Cambria Math" w:hAnsi="Cambria Math"/>
                <w:sz w:val="24"/>
                <w:szCs w:val="24"/>
                <w:lang w:val="en-NZ" w:eastAsia="zh-TW"/>
              </w:rPr>
              <m:t>b*</m:t>
            </m:r>
            <m:func>
              <m:funcPr>
                <m:ctrlPr>
                  <w:rPr>
                    <w:rFonts w:ascii="Cambria Math" w:hAnsi="Cambria Math"/>
                    <w:b/>
                    <w:sz w:val="24"/>
                    <w:szCs w:val="24"/>
                    <w:lang w:val="en-NZ" w:eastAsia="zh-TW"/>
                  </w:rPr>
                </m:ctrlPr>
              </m:funcPr>
              <m:fName>
                <m:r>
                  <m:rPr>
                    <m:sty m:val="b"/>
                  </m:rPr>
                  <w:rPr>
                    <w:rFonts w:ascii="Cambria Math" w:hAnsi="Cambria Math"/>
                    <w:sz w:val="24"/>
                    <w:szCs w:val="24"/>
                    <w:lang w:val="en-NZ" w:eastAsia="zh-TW"/>
                  </w:rPr>
                  <m:t>sin</m:t>
                </m:r>
              </m:fName>
              <m:e>
                <m:r>
                  <m:rPr>
                    <m:sty m:val="bi"/>
                  </m:rPr>
                  <w:rPr>
                    <w:rFonts w:ascii="Cambria Math" w:hAnsi="Cambria Math"/>
                    <w:sz w:val="24"/>
                    <w:szCs w:val="24"/>
                    <w:lang w:val="en-NZ" w:eastAsia="zh-TW"/>
                  </w:rPr>
                  <m:t>α</m:t>
                </m:r>
                <m:ctrlPr>
                  <w:rPr>
                    <w:rFonts w:ascii="Cambria Math" w:hAnsi="Cambria Math"/>
                    <w:b/>
                    <w:i/>
                    <w:sz w:val="24"/>
                    <w:szCs w:val="24"/>
                    <w:lang w:val="en-NZ" w:eastAsia="zh-TW"/>
                  </w:rPr>
                </m:ctrlPr>
              </m:e>
            </m:func>
          </m:num>
          <m:den>
            <m:func>
              <m:funcPr>
                <m:ctrlPr>
                  <w:rPr>
                    <w:rFonts w:ascii="Cambria Math" w:hAnsi="Cambria Math"/>
                    <w:b/>
                    <w:sz w:val="24"/>
                    <w:szCs w:val="24"/>
                    <w:lang w:val="en-NZ" w:eastAsia="zh-TW"/>
                  </w:rPr>
                </m:ctrlPr>
              </m:funcPr>
              <m:fName>
                <m:r>
                  <m:rPr>
                    <m:sty m:val="b"/>
                  </m:rPr>
                  <w:rPr>
                    <w:rFonts w:ascii="Cambria Math" w:hAnsi="Cambria Math"/>
                    <w:sz w:val="24"/>
                    <w:szCs w:val="24"/>
                    <w:lang w:val="en-NZ" w:eastAsia="zh-TW"/>
                  </w:rPr>
                  <m:t>sin</m:t>
                </m:r>
              </m:fName>
              <m:e>
                <m:d>
                  <m:dPr>
                    <m:ctrlPr>
                      <w:rPr>
                        <w:rFonts w:ascii="Cambria Math" w:hAnsi="Cambria Math"/>
                        <w:b/>
                        <w:i/>
                        <w:sz w:val="24"/>
                        <w:szCs w:val="24"/>
                        <w:lang w:val="en-NZ" w:eastAsia="zh-TW"/>
                      </w:rPr>
                    </m:ctrlPr>
                  </m:dPr>
                  <m:e>
                    <m:r>
                      <m:rPr>
                        <m:sty m:val="bi"/>
                      </m:rPr>
                      <w:rPr>
                        <w:rFonts w:ascii="Cambria Math" w:hAnsi="Cambria Math"/>
                        <w:sz w:val="24"/>
                        <w:szCs w:val="24"/>
                        <w:lang w:val="en-NZ" w:eastAsia="zh-TW"/>
                      </w:rPr>
                      <m:t>π-α-β</m:t>
                    </m:r>
                  </m:e>
                </m:d>
                <m:ctrlPr>
                  <w:rPr>
                    <w:rFonts w:ascii="Cambria Math" w:hAnsi="Cambria Math"/>
                    <w:b/>
                    <w:i/>
                    <w:sz w:val="24"/>
                    <w:szCs w:val="24"/>
                    <w:lang w:val="en-NZ" w:eastAsia="zh-TW"/>
                  </w:rPr>
                </m:ctrlPr>
              </m:e>
            </m:func>
          </m:den>
        </m:f>
        <m:r>
          <m:rPr>
            <m:sty m:val="bi"/>
          </m:rPr>
          <w:rPr>
            <w:rFonts w:ascii="Cambria Math" w:hAnsi="Cambria Math"/>
            <w:sz w:val="24"/>
            <w:szCs w:val="24"/>
            <w:lang w:val="en-NZ" w:eastAsia="zh-TW"/>
          </w:rPr>
          <m:t xml:space="preserve"> = </m:t>
        </m:r>
        <m:f>
          <m:fPr>
            <m:ctrlPr>
              <w:rPr>
                <w:rFonts w:ascii="Cambria Math" w:hAnsi="Cambria Math"/>
                <w:b/>
                <w:i/>
                <w:sz w:val="24"/>
                <w:szCs w:val="24"/>
                <w:lang w:val="en-NZ" w:eastAsia="zh-TW"/>
              </w:rPr>
            </m:ctrlPr>
          </m:fPr>
          <m:num>
            <m:r>
              <m:rPr>
                <m:sty m:val="bi"/>
              </m:rPr>
              <w:rPr>
                <w:rFonts w:ascii="Cambria Math" w:hAnsi="Cambria Math"/>
                <w:sz w:val="24"/>
                <w:szCs w:val="24"/>
                <w:lang w:val="en-NZ" w:eastAsia="zh-TW"/>
              </w:rPr>
              <m:t>b*</m:t>
            </m:r>
            <m:func>
              <m:funcPr>
                <m:ctrlPr>
                  <w:rPr>
                    <w:rFonts w:ascii="Cambria Math" w:hAnsi="Cambria Math"/>
                    <w:b/>
                    <w:sz w:val="24"/>
                    <w:szCs w:val="24"/>
                    <w:lang w:val="en-NZ" w:eastAsia="zh-TW"/>
                  </w:rPr>
                </m:ctrlPr>
              </m:funcPr>
              <m:fName>
                <m:r>
                  <m:rPr>
                    <m:sty m:val="b"/>
                  </m:rPr>
                  <w:rPr>
                    <w:rFonts w:ascii="Cambria Math" w:hAnsi="Cambria Math"/>
                    <w:sz w:val="24"/>
                    <w:szCs w:val="24"/>
                    <w:lang w:val="en-NZ" w:eastAsia="zh-TW"/>
                  </w:rPr>
                  <m:t>sin</m:t>
                </m:r>
              </m:fName>
              <m:e>
                <m:r>
                  <m:rPr>
                    <m:sty m:val="bi"/>
                  </m:rPr>
                  <w:rPr>
                    <w:rFonts w:ascii="Cambria Math" w:hAnsi="Cambria Math"/>
                    <w:sz w:val="24"/>
                    <w:szCs w:val="24"/>
                    <w:lang w:val="en-NZ" w:eastAsia="zh-TW"/>
                  </w:rPr>
                  <m:t>α</m:t>
                </m:r>
                <m:ctrlPr>
                  <w:rPr>
                    <w:rFonts w:ascii="Cambria Math" w:hAnsi="Cambria Math"/>
                    <w:b/>
                    <w:i/>
                    <w:sz w:val="24"/>
                    <w:szCs w:val="24"/>
                    <w:lang w:val="en-NZ" w:eastAsia="zh-TW"/>
                  </w:rPr>
                </m:ctrlPr>
              </m:e>
            </m:func>
          </m:num>
          <m:den>
            <m:func>
              <m:funcPr>
                <m:ctrlPr>
                  <w:rPr>
                    <w:rFonts w:ascii="Cambria Math" w:hAnsi="Cambria Math"/>
                    <w:b/>
                    <w:sz w:val="24"/>
                    <w:szCs w:val="24"/>
                    <w:lang w:val="en-NZ" w:eastAsia="zh-TW"/>
                  </w:rPr>
                </m:ctrlPr>
              </m:funcPr>
              <m:fName>
                <m:r>
                  <m:rPr>
                    <m:sty m:val="b"/>
                  </m:rPr>
                  <w:rPr>
                    <w:rFonts w:ascii="Cambria Math" w:hAnsi="Cambria Math"/>
                    <w:sz w:val="24"/>
                    <w:szCs w:val="24"/>
                    <w:lang w:val="en-NZ" w:eastAsia="zh-TW"/>
                  </w:rPr>
                  <m:t>sin</m:t>
                </m:r>
              </m:fName>
              <m:e>
                <m:r>
                  <m:rPr>
                    <m:sty m:val="bi"/>
                  </m:rPr>
                  <w:rPr>
                    <w:rFonts w:ascii="Cambria Math" w:hAnsi="Cambria Math"/>
                    <w:sz w:val="24"/>
                    <w:szCs w:val="24"/>
                    <w:lang w:val="en-NZ" w:eastAsia="zh-TW"/>
                  </w:rPr>
                  <m:t>(π-α-β)</m:t>
                </m:r>
                <m:ctrlPr>
                  <w:rPr>
                    <w:rFonts w:ascii="Cambria Math" w:hAnsi="Cambria Math"/>
                    <w:b/>
                    <w:i/>
                    <w:sz w:val="24"/>
                    <w:szCs w:val="24"/>
                    <w:lang w:val="en-NZ" w:eastAsia="zh-TW"/>
                  </w:rPr>
                </m:ctrlPr>
              </m:e>
            </m:func>
          </m:den>
        </m:f>
        <m:r>
          <w:rPr>
            <w:rFonts w:ascii="Cambria Math" w:hAnsi="Cambria Math"/>
            <w:sz w:val="24"/>
            <w:szCs w:val="24"/>
            <w:lang w:val="en-NZ" w:eastAsia="zh-TW"/>
          </w:rPr>
          <m:t xml:space="preserve"> </m:t>
        </m:r>
      </m:oMath>
      <w:r w:rsidR="00263295" w:rsidRPr="00126BB3">
        <w:rPr>
          <w:lang w:val="en-NZ" w:eastAsia="zh-TW"/>
        </w:rPr>
        <w:t xml:space="preserve"> </w:t>
      </w:r>
      <w:r w:rsidR="002B65E3" w:rsidRPr="00126BB3">
        <w:rPr>
          <w:lang w:val="en-NZ" w:eastAsia="zh-TW"/>
        </w:rPr>
        <w:t xml:space="preserve">    </w:t>
      </w:r>
      <w:r w:rsidR="00263295" w:rsidRPr="00126BB3">
        <w:rPr>
          <w:lang w:val="en-NZ" w:eastAsia="zh-TW"/>
        </w:rPr>
        <w:t xml:space="preserve"> (2)</w:t>
      </w:r>
    </w:p>
    <w:p w:rsidR="00EA6AB0" w:rsidRPr="00126BB3" w:rsidRDefault="00EA6AB0" w:rsidP="008D2F1C">
      <w:pPr>
        <w:jc w:val="right"/>
        <w:rPr>
          <w:lang w:val="en-NZ" w:eastAsia="zh-TW"/>
        </w:rPr>
      </w:pPr>
    </w:p>
    <w:p w:rsidR="008D2F1C" w:rsidRPr="00126BB3" w:rsidRDefault="008D2F1C" w:rsidP="00A837F1">
      <w:pPr>
        <w:rPr>
          <w:lang w:val="en-NZ" w:eastAsia="zh-TW"/>
        </w:rPr>
      </w:pPr>
    </w:p>
    <w:p w:rsidR="008D2F1C" w:rsidRPr="00126BB3" w:rsidRDefault="002B65E3" w:rsidP="00A837F1">
      <w:pPr>
        <w:rPr>
          <w:lang w:val="en-NZ" w:eastAsia="zh-TW"/>
        </w:rPr>
      </w:pPr>
      <w:r w:rsidRPr="00126BB3">
        <w:rPr>
          <w:noProof/>
          <w:lang w:eastAsia="zh-TW"/>
        </w:rPr>
        <w:drawing>
          <wp:anchor distT="0" distB="0" distL="114300" distR="114300" simplePos="0" relativeHeight="251654656" behindDoc="0" locked="0" layoutInCell="1" allowOverlap="1">
            <wp:simplePos x="0" y="0"/>
            <wp:positionH relativeFrom="column">
              <wp:posOffset>880745</wp:posOffset>
            </wp:positionH>
            <wp:positionV relativeFrom="paragraph">
              <wp:posOffset>88900</wp:posOffset>
            </wp:positionV>
            <wp:extent cx="1149350" cy="285750"/>
            <wp:effectExtent l="19050" t="0" r="0" b="0"/>
            <wp:wrapNone/>
            <wp:docPr id="51" name="Picture 20"/>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3" cstate="print">
                      <a:extLst>
                        <a:ext uri="{28A0092B-C50C-407E-A947-70E740481C1C}">
                          <a14:useLocalDpi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xmlns:lc="http://schemas.openxmlformats.org/drawingml/2006/lockedCanvas" val="0"/>
                        </a:ext>
                      </a:extLst>
                    </a:blip>
                    <a:stretch>
                      <a:fillRect/>
                    </a:stretch>
                  </pic:blipFill>
                  <pic:spPr>
                    <a:xfrm>
                      <a:off x="0" y="0"/>
                      <a:ext cx="1149350" cy="285750"/>
                    </a:xfrm>
                    <a:prstGeom prst="rect">
                      <a:avLst/>
                    </a:prstGeom>
                  </pic:spPr>
                </pic:pic>
              </a:graphicData>
            </a:graphic>
          </wp:anchor>
        </w:drawing>
      </w:r>
    </w:p>
    <w:p w:rsidR="006113A5" w:rsidRPr="00126BB3" w:rsidRDefault="00263295" w:rsidP="00263295">
      <w:pPr>
        <w:jc w:val="right"/>
        <w:rPr>
          <w:lang w:val="en-NZ" w:eastAsia="zh-TW"/>
        </w:rPr>
      </w:pPr>
      <w:r w:rsidRPr="00126BB3">
        <w:rPr>
          <w:lang w:val="en-NZ" w:eastAsia="zh-TW"/>
        </w:rPr>
        <w:t>(3)</w:t>
      </w:r>
    </w:p>
    <w:p w:rsidR="006113A5" w:rsidRPr="00126BB3" w:rsidRDefault="006113A5" w:rsidP="00A837F1">
      <w:pPr>
        <w:rPr>
          <w:lang w:val="en-NZ" w:eastAsia="zh-TW"/>
        </w:rPr>
      </w:pPr>
    </w:p>
    <w:p w:rsidR="006113A5" w:rsidRPr="00126BB3" w:rsidRDefault="006113A5" w:rsidP="00A837F1">
      <w:pPr>
        <w:rPr>
          <w:lang w:val="en-NZ"/>
        </w:rPr>
      </w:pPr>
    </w:p>
    <w:p w:rsidR="00A837F1" w:rsidRPr="00126BB3" w:rsidRDefault="00B71D48" w:rsidP="000D11A0">
      <w:pPr>
        <w:ind w:firstLineChars="150" w:firstLine="300"/>
        <w:rPr>
          <w:lang w:val="en-NZ"/>
        </w:rPr>
      </w:pPr>
      <w:r w:rsidRPr="00126BB3">
        <w:rPr>
          <w:lang w:val="en-NZ"/>
        </w:rPr>
        <w:t xml:space="preserve">For the system, the same theory is applied, but in the third dimension. In Figure 4, the angles and </w:t>
      </w:r>
      <w:r w:rsidR="00733952" w:rsidRPr="00126BB3">
        <w:rPr>
          <w:lang w:val="en-NZ"/>
        </w:rPr>
        <w:t>lengths are obtained in one pla</w:t>
      </w:r>
      <w:r w:rsidRPr="00126BB3">
        <w:rPr>
          <w:lang w:val="en-NZ"/>
        </w:rPr>
        <w:t>n</w:t>
      </w:r>
      <w:r w:rsidR="00733952" w:rsidRPr="00126BB3">
        <w:rPr>
          <w:lang w:val="en-NZ"/>
        </w:rPr>
        <w:t>e</w:t>
      </w:r>
      <w:r w:rsidRPr="00126BB3">
        <w:rPr>
          <w:lang w:val="en-NZ"/>
        </w:rPr>
        <w:t>.</w:t>
      </w:r>
      <w:r w:rsidR="009B44A4" w:rsidRPr="00126BB3">
        <w:rPr>
          <w:lang w:val="en-NZ"/>
        </w:rPr>
        <w:t xml:space="preserve"> This is extended by adding a vertical angle to the analysis, so that the vertical distance between P</w:t>
      </w:r>
      <w:r w:rsidR="00733952" w:rsidRPr="00126BB3">
        <w:rPr>
          <w:lang w:val="en-NZ"/>
        </w:rPr>
        <w:t xml:space="preserve"> and the plane </w:t>
      </w:r>
      <w:r w:rsidR="00741367" w:rsidRPr="00126BB3">
        <w:rPr>
          <w:lang w:val="en-NZ"/>
        </w:rPr>
        <w:t xml:space="preserve">horizontal to the camera can be obtained, thus giving </w:t>
      </w:r>
      <w:r w:rsidR="00D720EA" w:rsidRPr="00126BB3">
        <w:rPr>
          <w:lang w:val="en-NZ"/>
        </w:rPr>
        <w:t>all the required</w:t>
      </w:r>
      <w:r w:rsidR="00680FFF" w:rsidRPr="00126BB3">
        <w:rPr>
          <w:lang w:val="en-NZ"/>
        </w:rPr>
        <w:t xml:space="preserve"> data for the system to assign a 3D coordinate to point</w:t>
      </w:r>
      <w:r w:rsidR="0017137A" w:rsidRPr="00126BB3">
        <w:rPr>
          <w:lang w:val="en-NZ"/>
        </w:rPr>
        <w:t xml:space="preserve"> P</w:t>
      </w:r>
      <w:r w:rsidR="00E17319" w:rsidRPr="00126BB3">
        <w:rPr>
          <w:lang w:val="en-NZ"/>
        </w:rPr>
        <w:t>, which can then be used to plot the object in the form of a 3D model</w:t>
      </w:r>
      <w:r w:rsidR="00913868" w:rsidRPr="00126BB3">
        <w:rPr>
          <w:lang w:val="en-NZ"/>
        </w:rPr>
        <w:t>.</w:t>
      </w:r>
      <w:r w:rsidR="006334C2" w:rsidRPr="00126BB3">
        <w:rPr>
          <w:lang w:val="en-NZ"/>
        </w:rPr>
        <w:t xml:space="preserve"> [6]</w:t>
      </w:r>
    </w:p>
    <w:p w:rsidR="004C6207" w:rsidRPr="00126BB3" w:rsidRDefault="004C6207" w:rsidP="00A837F1">
      <w:pPr>
        <w:rPr>
          <w:lang w:val="en-NZ"/>
        </w:rPr>
      </w:pPr>
    </w:p>
    <w:p w:rsidR="00802134" w:rsidRPr="00126BB3" w:rsidRDefault="00B758BF" w:rsidP="00B758BF">
      <w:pPr>
        <w:pStyle w:val="Heading1"/>
        <w:rPr>
          <w:lang w:val="en-NZ"/>
        </w:rPr>
      </w:pPr>
      <w:r w:rsidRPr="00126BB3">
        <w:rPr>
          <w:lang w:val="en-NZ"/>
        </w:rPr>
        <w:t xml:space="preserve">System </w:t>
      </w:r>
      <w:r w:rsidR="00F24EB3" w:rsidRPr="00126BB3">
        <w:rPr>
          <w:lang w:val="en-NZ"/>
        </w:rPr>
        <w:t>components</w:t>
      </w:r>
      <w:r w:rsidR="00F42368" w:rsidRPr="00126BB3">
        <w:rPr>
          <w:lang w:val="en-NZ"/>
        </w:rPr>
        <w:t xml:space="preserve"> and setup</w:t>
      </w:r>
    </w:p>
    <w:p w:rsidR="00E960D7" w:rsidRPr="00126BB3" w:rsidRDefault="00B758BF" w:rsidP="00F63ACD">
      <w:pPr>
        <w:pStyle w:val="BodyTextKeep"/>
        <w:keepNext w:val="0"/>
        <w:widowControl w:val="0"/>
        <w:ind w:firstLineChars="150" w:firstLine="300"/>
        <w:rPr>
          <w:lang w:val="en-NZ"/>
        </w:rPr>
      </w:pPr>
      <w:r w:rsidRPr="00126BB3">
        <w:rPr>
          <w:sz w:val="20"/>
          <w:lang w:val="en-NZ"/>
        </w:rPr>
        <w:t>In this following section, the 3D scanning system used for this project and its individual components are described</w:t>
      </w:r>
      <w:r w:rsidR="00D41E1D" w:rsidRPr="00126BB3">
        <w:rPr>
          <w:sz w:val="20"/>
          <w:lang w:val="en-NZ"/>
        </w:rPr>
        <w:t>.</w:t>
      </w:r>
      <w:r w:rsidR="004E7E99" w:rsidRPr="00126BB3">
        <w:rPr>
          <w:sz w:val="20"/>
          <w:lang w:val="en-NZ"/>
        </w:rPr>
        <w:t xml:space="preserve"> </w:t>
      </w:r>
      <w:r w:rsidR="00C950D0" w:rsidRPr="00126BB3">
        <w:rPr>
          <w:sz w:val="20"/>
          <w:lang w:val="en-NZ"/>
        </w:rPr>
        <w:t xml:space="preserve">The scanning system </w:t>
      </w:r>
      <w:r w:rsidR="002C5F85" w:rsidRPr="00126BB3">
        <w:rPr>
          <w:sz w:val="20"/>
          <w:lang w:val="en-NZ"/>
        </w:rPr>
        <w:t>used for this project is the “HDI 3D Scanner” purchased from 3D3Solutions.</w:t>
      </w:r>
      <w:r w:rsidR="00DB6B1E" w:rsidRPr="00126BB3">
        <w:rPr>
          <w:sz w:val="20"/>
          <w:lang w:val="en-NZ"/>
        </w:rPr>
        <w:t xml:space="preserve"> A setup of the system is shown in </w:t>
      </w:r>
      <w:r w:rsidR="0017602E" w:rsidRPr="00126BB3">
        <w:rPr>
          <w:sz w:val="20"/>
          <w:lang w:val="en-NZ"/>
        </w:rPr>
        <w:t>Figure 5</w:t>
      </w:r>
      <w:r w:rsidR="00DB6B1E" w:rsidRPr="00126BB3">
        <w:rPr>
          <w:sz w:val="20"/>
          <w:lang w:val="en-NZ"/>
        </w:rPr>
        <w:t>.</w:t>
      </w:r>
      <w:r w:rsidR="005A17AA" w:rsidRPr="00126BB3">
        <w:rPr>
          <w:lang w:val="en-NZ"/>
        </w:rPr>
        <w:t xml:space="preserve"> </w:t>
      </w:r>
    </w:p>
    <w:p w:rsidR="00E960D7" w:rsidRPr="00126BB3" w:rsidRDefault="00BE7773" w:rsidP="003D67F2">
      <w:pPr>
        <w:pStyle w:val="BodyTextKeep"/>
        <w:keepNext w:val="0"/>
        <w:widowControl w:val="0"/>
        <w:rPr>
          <w:lang w:val="en-NZ"/>
        </w:rPr>
      </w:pPr>
      <w:r w:rsidRPr="00126BB3">
        <w:rPr>
          <w:noProof/>
          <w:lang w:eastAsia="zh-TW"/>
        </w:rPr>
        <w:lastRenderedPageBreak/>
        <w:drawing>
          <wp:inline distT="0" distB="0" distL="0" distR="0">
            <wp:extent cx="2838450" cy="1224280"/>
            <wp:effectExtent l="19050" t="0" r="0" b="0"/>
            <wp:docPr id="5" name="Picture 5" descr="System se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ystem setup"/>
                    <pic:cNvPicPr>
                      <a:picLocks noChangeAspect="1" noChangeArrowheads="1"/>
                    </pic:cNvPicPr>
                  </pic:nvPicPr>
                  <pic:blipFill>
                    <a:blip r:embed="rId14" cstate="print"/>
                    <a:srcRect/>
                    <a:stretch>
                      <a:fillRect/>
                    </a:stretch>
                  </pic:blipFill>
                  <pic:spPr bwMode="auto">
                    <a:xfrm>
                      <a:off x="0" y="0"/>
                      <a:ext cx="2838450" cy="1224280"/>
                    </a:xfrm>
                    <a:prstGeom prst="rect">
                      <a:avLst/>
                    </a:prstGeom>
                    <a:noFill/>
                    <a:ln w="9525">
                      <a:noFill/>
                      <a:miter lim="800000"/>
                      <a:headEnd/>
                      <a:tailEnd/>
                    </a:ln>
                  </pic:spPr>
                </pic:pic>
              </a:graphicData>
            </a:graphic>
          </wp:inline>
        </w:drawing>
      </w:r>
    </w:p>
    <w:p w:rsidR="00C42AEA" w:rsidRPr="00126BB3" w:rsidRDefault="00C42AEA" w:rsidP="00DF459A">
      <w:pPr>
        <w:pStyle w:val="Figurecaption"/>
        <w:ind w:right="0"/>
        <w:rPr>
          <w:lang w:val="en-NZ"/>
        </w:rPr>
      </w:pPr>
      <w:r w:rsidRPr="00126BB3">
        <w:rPr>
          <w:sz w:val="20"/>
          <w:lang w:val="en-NZ"/>
        </w:rPr>
        <w:t>Figure 5</w:t>
      </w:r>
      <w:r w:rsidRPr="00126BB3">
        <w:rPr>
          <w:i w:val="0"/>
          <w:sz w:val="20"/>
          <w:lang w:val="en-NZ"/>
        </w:rPr>
        <w:t xml:space="preserve">: </w:t>
      </w:r>
      <w:r w:rsidR="00400684" w:rsidRPr="00126BB3">
        <w:rPr>
          <w:i w:val="0"/>
          <w:sz w:val="20"/>
          <w:lang w:val="en-NZ"/>
        </w:rPr>
        <w:t>A diagram indicating the relative position for the set up of the scanner system</w:t>
      </w:r>
    </w:p>
    <w:p w:rsidR="00802134" w:rsidRPr="00126BB3" w:rsidRDefault="00802134" w:rsidP="00CC1BC5">
      <w:pPr>
        <w:pStyle w:val="Heading2"/>
      </w:pPr>
      <w:r w:rsidRPr="00126BB3">
        <w:t>Cameras</w:t>
      </w:r>
    </w:p>
    <w:p w:rsidR="00802134" w:rsidRPr="00126BB3" w:rsidRDefault="00B758BF" w:rsidP="00DF4F8C">
      <w:pPr>
        <w:ind w:firstLineChars="150" w:firstLine="300"/>
        <w:rPr>
          <w:lang w:val="en-NZ"/>
        </w:rPr>
      </w:pPr>
      <w:r w:rsidRPr="00126BB3">
        <w:rPr>
          <w:lang w:val="en-NZ"/>
        </w:rPr>
        <w:t xml:space="preserve">There are two </w:t>
      </w:r>
      <w:r w:rsidR="00DF4572" w:rsidRPr="00126BB3">
        <w:rPr>
          <w:lang w:val="en-NZ"/>
        </w:rPr>
        <w:t xml:space="preserve">HD </w:t>
      </w:r>
      <w:r w:rsidRPr="00126BB3">
        <w:rPr>
          <w:lang w:val="en-NZ"/>
        </w:rPr>
        <w:t>cameras on the scanning system used for this proj</w:t>
      </w:r>
      <w:r w:rsidR="00C35FF5" w:rsidRPr="00126BB3">
        <w:rPr>
          <w:lang w:val="en-NZ"/>
        </w:rPr>
        <w:t>ect, both of which are attached to a platform on a tripod. Each camera is connected to the computer through a USB cable and all aspects of the cameras’ operations are controlled through a software package. Settings such as the exposure rate can be adjusted using the software</w:t>
      </w:r>
      <w:r w:rsidR="00124224" w:rsidRPr="00126BB3">
        <w:rPr>
          <w:lang w:val="en-NZ"/>
        </w:rPr>
        <w:t>.</w:t>
      </w:r>
    </w:p>
    <w:p w:rsidR="00802134" w:rsidRPr="00126BB3" w:rsidRDefault="00802134" w:rsidP="00CC1BC5">
      <w:pPr>
        <w:pStyle w:val="Heading2"/>
      </w:pPr>
      <w:r w:rsidRPr="00126BB3">
        <w:t>Projector</w:t>
      </w:r>
    </w:p>
    <w:p w:rsidR="00802134" w:rsidRPr="00126BB3" w:rsidRDefault="00C35FF5" w:rsidP="00DF4F8C">
      <w:pPr>
        <w:ind w:firstLineChars="150" w:firstLine="300"/>
        <w:rPr>
          <w:lang w:val="en-NZ"/>
        </w:rPr>
      </w:pPr>
      <w:r w:rsidRPr="00126BB3">
        <w:rPr>
          <w:lang w:val="en-NZ"/>
        </w:rPr>
        <w:t xml:space="preserve">The projector used in this system is a white light </w:t>
      </w:r>
      <w:r w:rsidR="00F86D46" w:rsidRPr="00126BB3">
        <w:rPr>
          <w:lang w:val="en-NZ"/>
        </w:rPr>
        <w:t>projector</w:t>
      </w:r>
      <w:r w:rsidR="00AB74A9" w:rsidRPr="00126BB3">
        <w:rPr>
          <w:lang w:val="en-NZ"/>
        </w:rPr>
        <w:t xml:space="preserve">, which </w:t>
      </w:r>
      <w:r w:rsidR="00F86D46" w:rsidRPr="00126BB3">
        <w:rPr>
          <w:lang w:val="en-NZ"/>
        </w:rPr>
        <w:t>is</w:t>
      </w:r>
      <w:r w:rsidR="00AB74A9" w:rsidRPr="00126BB3">
        <w:rPr>
          <w:lang w:val="en-NZ"/>
        </w:rPr>
        <w:t xml:space="preserve"> also</w:t>
      </w:r>
      <w:r w:rsidRPr="00126BB3">
        <w:rPr>
          <w:lang w:val="en-NZ"/>
        </w:rPr>
        <w:t xml:space="preserve"> </w:t>
      </w:r>
      <w:r w:rsidR="00B7774F" w:rsidRPr="00126BB3">
        <w:rPr>
          <w:lang w:val="en-NZ"/>
        </w:rPr>
        <w:t>mounted on the same platform as the cameras.</w:t>
      </w:r>
      <w:r w:rsidR="00AB74A9" w:rsidRPr="00126BB3">
        <w:rPr>
          <w:lang w:val="en-NZ"/>
        </w:rPr>
        <w:t xml:space="preserve"> </w:t>
      </w:r>
      <w:r w:rsidR="00516937" w:rsidRPr="00126BB3">
        <w:rPr>
          <w:lang w:val="en-NZ"/>
        </w:rPr>
        <w:t>T</w:t>
      </w:r>
      <w:r w:rsidR="00AB74A9" w:rsidRPr="00126BB3">
        <w:rPr>
          <w:lang w:val="en-NZ"/>
        </w:rPr>
        <w:t>he projection focus has to be manually adjusted by rotating the lens</w:t>
      </w:r>
      <w:r w:rsidR="00506207" w:rsidRPr="00126BB3">
        <w:rPr>
          <w:lang w:val="en-NZ"/>
        </w:rPr>
        <w:t xml:space="preserve"> when the system is being calibrated</w:t>
      </w:r>
      <w:r w:rsidR="00AB74A9" w:rsidRPr="00126BB3">
        <w:rPr>
          <w:lang w:val="en-NZ"/>
        </w:rPr>
        <w:t xml:space="preserve">. It is connected to the </w:t>
      </w:r>
      <w:r w:rsidR="00972425" w:rsidRPr="00126BB3">
        <w:rPr>
          <w:lang w:val="en-NZ"/>
        </w:rPr>
        <w:t>computer via a VGA cable.</w:t>
      </w:r>
    </w:p>
    <w:p w:rsidR="00802134" w:rsidRPr="00126BB3" w:rsidRDefault="003C2426" w:rsidP="00CC1BC5">
      <w:pPr>
        <w:pStyle w:val="Heading2"/>
      </w:pPr>
      <w:r w:rsidRPr="00126BB3">
        <w:t>Flexscan3D</w:t>
      </w:r>
    </w:p>
    <w:p w:rsidR="00DB39DA" w:rsidRPr="00126BB3" w:rsidRDefault="003C2426" w:rsidP="00DF4F8C">
      <w:pPr>
        <w:ind w:firstLineChars="150" w:firstLine="300"/>
        <w:rPr>
          <w:lang w:val="en-NZ"/>
        </w:rPr>
      </w:pPr>
      <w:r w:rsidRPr="00126BB3">
        <w:rPr>
          <w:lang w:val="en-NZ"/>
        </w:rPr>
        <w:t>Flexscan3D is the software package provided</w:t>
      </w:r>
      <w:r w:rsidR="00260797" w:rsidRPr="00126BB3">
        <w:rPr>
          <w:lang w:val="en-NZ"/>
        </w:rPr>
        <w:t>, and</w:t>
      </w:r>
      <w:r w:rsidRPr="00126BB3">
        <w:rPr>
          <w:lang w:val="en-NZ"/>
        </w:rPr>
        <w:t xml:space="preserve"> serves as the most vital part of the whole scanner system</w:t>
      </w:r>
      <w:r w:rsidR="00B57E62" w:rsidRPr="00126BB3">
        <w:rPr>
          <w:lang w:val="en-NZ"/>
        </w:rPr>
        <w:t>. The Flexscan3D program deals with the calibration of the system as well as the main scanning process. The light patterns used in the scannin</w:t>
      </w:r>
      <w:r w:rsidR="00DD62BB" w:rsidRPr="00126BB3">
        <w:rPr>
          <w:lang w:val="en-NZ"/>
        </w:rPr>
        <w:t xml:space="preserve">g are an integrated part of the </w:t>
      </w:r>
      <w:r w:rsidR="00B57E62" w:rsidRPr="00126BB3">
        <w:rPr>
          <w:lang w:val="en-NZ"/>
        </w:rPr>
        <w:t xml:space="preserve">software. </w:t>
      </w:r>
      <w:r w:rsidR="00A06FB7" w:rsidRPr="00126BB3">
        <w:rPr>
          <w:lang w:val="en-NZ"/>
        </w:rPr>
        <w:t>The program</w:t>
      </w:r>
      <w:r w:rsidR="00AC08A2" w:rsidRPr="00126BB3">
        <w:rPr>
          <w:lang w:val="en-NZ"/>
        </w:rPr>
        <w:t xml:space="preserve"> also takes care of the scan analysis and interpretation, </w:t>
      </w:r>
      <w:r w:rsidR="0051412F" w:rsidRPr="00126BB3">
        <w:rPr>
          <w:lang w:val="en-NZ"/>
        </w:rPr>
        <w:t>d</w:t>
      </w:r>
      <w:r w:rsidR="00EC0F00" w:rsidRPr="00126BB3">
        <w:rPr>
          <w:lang w:val="en-NZ"/>
        </w:rPr>
        <w:t>isplaying the 3D models</w:t>
      </w:r>
      <w:r w:rsidR="00A06FB7" w:rsidRPr="00126BB3">
        <w:rPr>
          <w:lang w:val="en-NZ"/>
        </w:rPr>
        <w:t xml:space="preserve"> after each scan. It also has the function of </w:t>
      </w:r>
      <w:r w:rsidR="00EC0F00" w:rsidRPr="00126BB3">
        <w:rPr>
          <w:lang w:val="en-NZ"/>
        </w:rPr>
        <w:t xml:space="preserve">meshing </w:t>
      </w:r>
      <w:r w:rsidR="00D12539" w:rsidRPr="00126BB3">
        <w:rPr>
          <w:lang w:val="en-NZ"/>
        </w:rPr>
        <w:t>separate</w:t>
      </w:r>
      <w:r w:rsidR="00A06FB7" w:rsidRPr="00126BB3">
        <w:rPr>
          <w:lang w:val="en-NZ"/>
        </w:rPr>
        <w:t xml:space="preserve"> scan results</w:t>
      </w:r>
      <w:r w:rsidR="00D12539" w:rsidRPr="00126BB3">
        <w:rPr>
          <w:lang w:val="en-NZ"/>
        </w:rPr>
        <w:t xml:space="preserve"> into one complete model</w:t>
      </w:r>
      <w:r w:rsidR="00EC0F00" w:rsidRPr="00126BB3">
        <w:rPr>
          <w:lang w:val="en-NZ"/>
        </w:rPr>
        <w:t>.</w:t>
      </w:r>
      <w:r w:rsidR="00F31828" w:rsidRPr="00126BB3">
        <w:rPr>
          <w:lang w:val="en-NZ"/>
        </w:rPr>
        <w:t xml:space="preserve"> It should be noted that this software package cannot be modified in any way in the way of coding, thus no functionalities may be added.</w:t>
      </w:r>
      <w:r w:rsidR="00A001E0" w:rsidRPr="00126BB3">
        <w:rPr>
          <w:lang w:val="en-NZ"/>
        </w:rPr>
        <w:t xml:space="preserve"> However, it has been found th</w:t>
      </w:r>
      <w:r w:rsidR="00987FCE" w:rsidRPr="00126BB3">
        <w:rPr>
          <w:lang w:val="en-NZ"/>
        </w:rPr>
        <w:t>at the</w:t>
      </w:r>
      <w:r w:rsidR="00A001E0" w:rsidRPr="00126BB3">
        <w:rPr>
          <w:lang w:val="en-NZ"/>
        </w:rPr>
        <w:t xml:space="preserve"> light patterns</w:t>
      </w:r>
      <w:r w:rsidR="00987FCE" w:rsidRPr="00126BB3">
        <w:rPr>
          <w:lang w:val="en-NZ"/>
        </w:rPr>
        <w:t xml:space="preserve"> can be changed manually, though the software’s ability to obtain accurate data from </w:t>
      </w:r>
      <w:r w:rsidR="00262B14" w:rsidRPr="00126BB3">
        <w:rPr>
          <w:lang w:val="en-NZ"/>
        </w:rPr>
        <w:t xml:space="preserve">the </w:t>
      </w:r>
      <w:r w:rsidR="00987FCE" w:rsidRPr="00126BB3">
        <w:rPr>
          <w:lang w:val="en-NZ"/>
        </w:rPr>
        <w:t>modified patterns is currently unknown</w:t>
      </w:r>
      <w:r w:rsidR="00262B14" w:rsidRPr="00126BB3">
        <w:rPr>
          <w:lang w:val="en-NZ"/>
        </w:rPr>
        <w:t>.</w:t>
      </w:r>
    </w:p>
    <w:p w:rsidR="00626394" w:rsidRPr="00126BB3" w:rsidRDefault="00626394" w:rsidP="00CC1BC5">
      <w:pPr>
        <w:pStyle w:val="Heading2"/>
      </w:pPr>
      <w:r w:rsidRPr="00126BB3">
        <w:t>Hardware connections</w:t>
      </w:r>
    </w:p>
    <w:p w:rsidR="001A3D8D" w:rsidRPr="00126BB3" w:rsidRDefault="00626394" w:rsidP="00DF4F8C">
      <w:pPr>
        <w:ind w:firstLineChars="150" w:firstLine="300"/>
        <w:rPr>
          <w:lang w:val="en-NZ"/>
        </w:rPr>
      </w:pPr>
      <w:r w:rsidRPr="00126BB3">
        <w:rPr>
          <w:lang w:val="en-NZ"/>
        </w:rPr>
        <w:t xml:space="preserve">Upon commencing, it should be </w:t>
      </w:r>
      <w:r w:rsidR="00A623A0" w:rsidRPr="00126BB3">
        <w:rPr>
          <w:lang w:val="en-NZ"/>
        </w:rPr>
        <w:t>ensured</w:t>
      </w:r>
      <w:r w:rsidR="00541304" w:rsidRPr="00126BB3">
        <w:rPr>
          <w:lang w:val="en-NZ"/>
        </w:rPr>
        <w:t xml:space="preserve"> that all hardware components have been </w:t>
      </w:r>
      <w:r w:rsidRPr="00126BB3">
        <w:rPr>
          <w:lang w:val="en-NZ"/>
        </w:rPr>
        <w:t xml:space="preserve">connected </w:t>
      </w:r>
      <w:r w:rsidR="00541304" w:rsidRPr="00126BB3">
        <w:rPr>
          <w:lang w:val="en-NZ"/>
        </w:rPr>
        <w:t>appropriately</w:t>
      </w:r>
      <w:r w:rsidRPr="00126BB3">
        <w:rPr>
          <w:lang w:val="en-NZ"/>
        </w:rPr>
        <w:t>. The USB cables from the camera should be connected to the computer and the green LED on the back of the camera sh</w:t>
      </w:r>
      <w:r w:rsidR="00F729C5" w:rsidRPr="00126BB3">
        <w:rPr>
          <w:lang w:val="en-NZ"/>
        </w:rPr>
        <w:t>ould be lit to indicate correct</w:t>
      </w:r>
      <w:r w:rsidRPr="00126BB3">
        <w:rPr>
          <w:lang w:val="en-NZ"/>
        </w:rPr>
        <w:t xml:space="preserve"> functionality.</w:t>
      </w:r>
      <w:r w:rsidR="00F53E3E" w:rsidRPr="00126BB3">
        <w:rPr>
          <w:lang w:val="en-NZ"/>
        </w:rPr>
        <w:t xml:space="preserve"> The projector should be connected as the second display to the computer, </w:t>
      </w:r>
      <w:r w:rsidR="003E32CC" w:rsidRPr="00126BB3">
        <w:rPr>
          <w:lang w:val="en-NZ"/>
        </w:rPr>
        <w:t>which</w:t>
      </w:r>
      <w:r w:rsidR="00F53E3E" w:rsidRPr="00126BB3">
        <w:rPr>
          <w:lang w:val="en-NZ"/>
        </w:rPr>
        <w:t xml:space="preserve"> can be verified </w:t>
      </w:r>
      <w:r w:rsidR="00F34BDD" w:rsidRPr="00126BB3">
        <w:rPr>
          <w:lang w:val="en-NZ"/>
        </w:rPr>
        <w:t>in the display settings.</w:t>
      </w:r>
    </w:p>
    <w:p w:rsidR="002B7A76" w:rsidRPr="00126BB3" w:rsidRDefault="002B7A76" w:rsidP="00CC1BC5">
      <w:pPr>
        <w:pStyle w:val="Heading2"/>
      </w:pPr>
      <w:r w:rsidRPr="00126BB3">
        <w:lastRenderedPageBreak/>
        <w:t>Object platform</w:t>
      </w:r>
    </w:p>
    <w:p w:rsidR="002B7A76" w:rsidRPr="00126BB3" w:rsidRDefault="00566B48" w:rsidP="00DF4F8C">
      <w:pPr>
        <w:ind w:firstLineChars="150" w:firstLine="300"/>
        <w:rPr>
          <w:lang w:val="en-NZ"/>
        </w:rPr>
      </w:pPr>
      <w:r w:rsidRPr="00126BB3">
        <w:rPr>
          <w:lang w:val="en-NZ"/>
        </w:rPr>
        <w:t>Through the scanning process</w:t>
      </w:r>
      <w:r w:rsidR="002B7A76" w:rsidRPr="00126BB3">
        <w:rPr>
          <w:lang w:val="en-NZ"/>
        </w:rPr>
        <w:t xml:space="preserve">, the object being scanned is placed on a table </w:t>
      </w:r>
      <w:r w:rsidR="0043051C" w:rsidRPr="00126BB3">
        <w:rPr>
          <w:lang w:val="en-NZ"/>
        </w:rPr>
        <w:t>1</w:t>
      </w:r>
      <w:r w:rsidR="00283922" w:rsidRPr="00126BB3">
        <w:rPr>
          <w:lang w:val="en-NZ"/>
        </w:rPr>
        <w:t xml:space="preserve"> meter</w:t>
      </w:r>
      <w:r w:rsidR="002B7A76" w:rsidRPr="00126BB3">
        <w:rPr>
          <w:lang w:val="en-NZ"/>
        </w:rPr>
        <w:t xml:space="preserve"> in front of the scanner. </w:t>
      </w:r>
      <w:r w:rsidR="000767A5" w:rsidRPr="00126BB3">
        <w:rPr>
          <w:lang w:val="en-NZ"/>
        </w:rPr>
        <w:t>A board is placed behind the object to serve as a dark background, providing contrast when the object is being scanned.</w:t>
      </w:r>
    </w:p>
    <w:p w:rsidR="005A1FEF" w:rsidRPr="00126BB3" w:rsidRDefault="005E1EFE" w:rsidP="000C5FE2">
      <w:pPr>
        <w:pStyle w:val="Heading1"/>
        <w:keepNext w:val="0"/>
        <w:widowControl w:val="0"/>
        <w:rPr>
          <w:lang w:val="en-NZ"/>
        </w:rPr>
      </w:pPr>
      <w:r w:rsidRPr="00126BB3">
        <w:rPr>
          <w:lang w:val="en-NZ"/>
        </w:rPr>
        <w:t>Aims</w:t>
      </w:r>
      <w:r w:rsidR="00EE25FC" w:rsidRPr="00126BB3">
        <w:rPr>
          <w:lang w:val="en-NZ"/>
        </w:rPr>
        <w:t>, o</w:t>
      </w:r>
      <w:r w:rsidRPr="00126BB3">
        <w:rPr>
          <w:lang w:val="en-NZ"/>
        </w:rPr>
        <w:t>bjectives</w:t>
      </w:r>
      <w:r w:rsidR="00EE25FC" w:rsidRPr="00126BB3">
        <w:rPr>
          <w:lang w:val="en-NZ"/>
        </w:rPr>
        <w:t xml:space="preserve"> and progress</w:t>
      </w:r>
    </w:p>
    <w:p w:rsidR="00BC38AF" w:rsidRPr="00126BB3" w:rsidRDefault="004D6FA8" w:rsidP="004D6FA8">
      <w:pPr>
        <w:rPr>
          <w:lang w:val="en-NZ"/>
        </w:rPr>
      </w:pPr>
      <w:r w:rsidRPr="00126BB3">
        <w:rPr>
          <w:lang w:val="en-NZ"/>
        </w:rPr>
        <w:t xml:space="preserve">In this section, </w:t>
      </w:r>
      <w:r w:rsidR="00F858A0" w:rsidRPr="00126BB3">
        <w:rPr>
          <w:lang w:val="en-NZ"/>
        </w:rPr>
        <w:t>the objectives of the project are illustrated</w:t>
      </w:r>
      <w:r w:rsidR="002F250D" w:rsidRPr="00126BB3">
        <w:rPr>
          <w:lang w:val="en-NZ"/>
        </w:rPr>
        <w:t xml:space="preserve"> and t</w:t>
      </w:r>
      <w:r w:rsidR="003A626C" w:rsidRPr="00126BB3">
        <w:rPr>
          <w:lang w:val="en-NZ"/>
        </w:rPr>
        <w:t xml:space="preserve">he scanning </w:t>
      </w:r>
      <w:r w:rsidR="00E33AB3" w:rsidRPr="00126BB3">
        <w:rPr>
          <w:lang w:val="en-NZ"/>
        </w:rPr>
        <w:t>parameters, which are the environmental variables</w:t>
      </w:r>
      <w:r w:rsidR="002F250D" w:rsidRPr="00126BB3">
        <w:rPr>
          <w:lang w:val="en-NZ"/>
        </w:rPr>
        <w:t xml:space="preserve"> </w:t>
      </w:r>
      <w:r w:rsidR="00E354BA" w:rsidRPr="00126BB3">
        <w:rPr>
          <w:lang w:val="en-NZ"/>
        </w:rPr>
        <w:t>used</w:t>
      </w:r>
      <w:r w:rsidR="002F250D" w:rsidRPr="00126BB3">
        <w:rPr>
          <w:lang w:val="en-NZ"/>
        </w:rPr>
        <w:t xml:space="preserve"> for the scanning</w:t>
      </w:r>
      <w:r w:rsidR="004B7B0E" w:rsidRPr="00126BB3">
        <w:rPr>
          <w:lang w:val="en-NZ"/>
        </w:rPr>
        <w:t>, are discussed.</w:t>
      </w:r>
      <w:r w:rsidR="00D348C6" w:rsidRPr="00126BB3">
        <w:rPr>
          <w:lang w:val="en-NZ"/>
        </w:rPr>
        <w:t xml:space="preserve"> </w:t>
      </w:r>
      <w:r w:rsidR="0037021E" w:rsidRPr="00126BB3">
        <w:rPr>
          <w:lang w:val="en-NZ"/>
        </w:rPr>
        <w:t xml:space="preserve"> </w:t>
      </w:r>
      <w:r w:rsidR="00A80772" w:rsidRPr="00126BB3">
        <w:rPr>
          <w:lang w:val="en-NZ"/>
        </w:rPr>
        <w:t>The system limitations</w:t>
      </w:r>
      <w:r w:rsidR="00D02F9A" w:rsidRPr="00126BB3">
        <w:rPr>
          <w:lang w:val="en-NZ"/>
        </w:rPr>
        <w:t xml:space="preserve"> and the process of calibration</w:t>
      </w:r>
      <w:r w:rsidR="00A80772" w:rsidRPr="00126BB3">
        <w:rPr>
          <w:lang w:val="en-NZ"/>
        </w:rPr>
        <w:t xml:space="preserve"> are also described.</w:t>
      </w:r>
      <w:r w:rsidR="00F252A7" w:rsidRPr="00126BB3">
        <w:rPr>
          <w:lang w:val="en-NZ"/>
        </w:rPr>
        <w:t xml:space="preserve">  </w:t>
      </w:r>
      <w:r w:rsidR="008E5D36" w:rsidRPr="00126BB3">
        <w:rPr>
          <w:lang w:val="en-NZ"/>
        </w:rPr>
        <w:t>The scan results are then shown, and several future developments are discussed.</w:t>
      </w:r>
    </w:p>
    <w:p w:rsidR="00626FF5" w:rsidRPr="00126BB3" w:rsidRDefault="00CC16AB" w:rsidP="00CC1BC5">
      <w:pPr>
        <w:pStyle w:val="Heading2"/>
      </w:pPr>
      <w:r w:rsidRPr="00126BB3">
        <w:t>Aim of the project</w:t>
      </w:r>
    </w:p>
    <w:p w:rsidR="00ED60A3" w:rsidRPr="00126BB3" w:rsidRDefault="005B3DFA" w:rsidP="00DF4F8C">
      <w:pPr>
        <w:ind w:firstLineChars="150" w:firstLine="300"/>
        <w:rPr>
          <w:lang w:val="en-NZ"/>
        </w:rPr>
      </w:pPr>
      <w:r w:rsidRPr="00126BB3">
        <w:rPr>
          <w:lang w:val="en-NZ"/>
        </w:rPr>
        <w:t xml:space="preserve">The main objective of this project </w:t>
      </w:r>
      <w:r w:rsidR="00DE3951" w:rsidRPr="00126BB3">
        <w:rPr>
          <w:lang w:val="en-NZ"/>
        </w:rPr>
        <w:t>wa</w:t>
      </w:r>
      <w:r w:rsidRPr="00126BB3">
        <w:rPr>
          <w:lang w:val="en-NZ"/>
        </w:rPr>
        <w:t xml:space="preserve">s to </w:t>
      </w:r>
      <w:r w:rsidR="00CC7776" w:rsidRPr="00126BB3">
        <w:rPr>
          <w:lang w:val="en-NZ"/>
        </w:rPr>
        <w:t xml:space="preserve">set up, calibrate and capture high detail and quality scan results using the </w:t>
      </w:r>
      <w:r w:rsidR="00CE43EC" w:rsidRPr="00126BB3">
        <w:rPr>
          <w:lang w:val="en-NZ"/>
        </w:rPr>
        <w:t xml:space="preserve">3D scanning </w:t>
      </w:r>
      <w:r w:rsidR="00C950D0" w:rsidRPr="00126BB3">
        <w:rPr>
          <w:lang w:val="en-NZ"/>
        </w:rPr>
        <w:t>system</w:t>
      </w:r>
      <w:r w:rsidR="00C6117F" w:rsidRPr="00126BB3">
        <w:rPr>
          <w:lang w:val="en-NZ"/>
        </w:rPr>
        <w:t xml:space="preserve"> described </w:t>
      </w:r>
      <w:r w:rsidR="0012248D" w:rsidRPr="00126BB3">
        <w:rPr>
          <w:lang w:val="en-NZ"/>
        </w:rPr>
        <w:t>in section 4</w:t>
      </w:r>
      <w:r w:rsidR="00C6117F" w:rsidRPr="00126BB3">
        <w:rPr>
          <w:lang w:val="en-NZ"/>
        </w:rPr>
        <w:t>.</w:t>
      </w:r>
      <w:r w:rsidR="00AE496D" w:rsidRPr="00126BB3">
        <w:rPr>
          <w:lang w:val="en-NZ"/>
        </w:rPr>
        <w:t xml:space="preserve"> </w:t>
      </w:r>
      <w:r w:rsidR="008A18AC" w:rsidRPr="00126BB3">
        <w:rPr>
          <w:lang w:val="en-NZ"/>
        </w:rPr>
        <w:t xml:space="preserve">A reliable method of consistently obtaining high </w:t>
      </w:r>
      <w:r w:rsidR="006F43DE" w:rsidRPr="00126BB3">
        <w:rPr>
          <w:lang w:val="en-NZ"/>
        </w:rPr>
        <w:t xml:space="preserve">quality images is </w:t>
      </w:r>
      <w:r w:rsidR="0052750F" w:rsidRPr="00126BB3">
        <w:rPr>
          <w:lang w:val="en-NZ"/>
        </w:rPr>
        <w:t>to be devised</w:t>
      </w:r>
      <w:r w:rsidR="006769CF" w:rsidRPr="00126BB3">
        <w:rPr>
          <w:lang w:val="en-NZ"/>
        </w:rPr>
        <w:t>.</w:t>
      </w:r>
      <w:r w:rsidR="002B654F" w:rsidRPr="00126BB3">
        <w:rPr>
          <w:lang w:val="en-NZ"/>
        </w:rPr>
        <w:t xml:space="preserve"> </w:t>
      </w:r>
    </w:p>
    <w:p w:rsidR="00527EFC" w:rsidRPr="00126BB3" w:rsidRDefault="002B654F" w:rsidP="00DF4F8C">
      <w:pPr>
        <w:ind w:firstLineChars="150" w:firstLine="300"/>
        <w:rPr>
          <w:lang w:val="en-NZ"/>
        </w:rPr>
      </w:pPr>
      <w:r w:rsidRPr="00126BB3">
        <w:rPr>
          <w:lang w:val="en-NZ"/>
        </w:rPr>
        <w:t xml:space="preserve">Another primary issue to </w:t>
      </w:r>
      <w:r w:rsidR="00971597" w:rsidRPr="00126BB3">
        <w:rPr>
          <w:lang w:val="en-NZ"/>
        </w:rPr>
        <w:t>be address</w:t>
      </w:r>
      <w:r w:rsidR="00753A3E" w:rsidRPr="00126BB3">
        <w:rPr>
          <w:lang w:val="en-NZ"/>
        </w:rPr>
        <w:t>ed</w:t>
      </w:r>
      <w:r w:rsidR="00971597" w:rsidRPr="00126BB3">
        <w:rPr>
          <w:lang w:val="en-NZ"/>
        </w:rPr>
        <w:t xml:space="preserve"> is </w:t>
      </w:r>
      <w:r w:rsidR="00731441" w:rsidRPr="00126BB3">
        <w:rPr>
          <w:lang w:val="en-NZ"/>
        </w:rPr>
        <w:t xml:space="preserve">reducing </w:t>
      </w:r>
      <w:r w:rsidR="00971597" w:rsidRPr="00126BB3">
        <w:rPr>
          <w:lang w:val="en-NZ"/>
        </w:rPr>
        <w:t xml:space="preserve">the number of scans required for </w:t>
      </w:r>
      <w:r w:rsidR="00F367AD" w:rsidRPr="00126BB3">
        <w:rPr>
          <w:lang w:val="en-NZ"/>
        </w:rPr>
        <w:t xml:space="preserve">each </w:t>
      </w:r>
      <w:r w:rsidR="00971597" w:rsidRPr="00126BB3">
        <w:rPr>
          <w:lang w:val="en-NZ"/>
        </w:rPr>
        <w:t xml:space="preserve">3D model. For certain applications, such as scanning in biometrics, it is difficult for a person to maintain the same posture for an extended period of time. Thus, </w:t>
      </w:r>
      <w:r w:rsidR="00EF2372" w:rsidRPr="00126BB3">
        <w:rPr>
          <w:lang w:val="en-NZ"/>
        </w:rPr>
        <w:t>to apply this scanning method in such ap</w:t>
      </w:r>
      <w:r w:rsidR="0038289D" w:rsidRPr="00126BB3">
        <w:rPr>
          <w:lang w:val="en-NZ"/>
        </w:rPr>
        <w:t>plications, the number of scans</w:t>
      </w:r>
      <w:r w:rsidR="00EF2372" w:rsidRPr="00126BB3">
        <w:rPr>
          <w:lang w:val="en-NZ"/>
        </w:rPr>
        <w:t xml:space="preserve"> and </w:t>
      </w:r>
      <w:r w:rsidR="002A3F33" w:rsidRPr="00126BB3">
        <w:rPr>
          <w:lang w:val="en-NZ"/>
        </w:rPr>
        <w:t>the time required for each scan</w:t>
      </w:r>
      <w:r w:rsidR="00EF2372" w:rsidRPr="00126BB3">
        <w:rPr>
          <w:lang w:val="en-NZ"/>
        </w:rPr>
        <w:t xml:space="preserve"> must be reduced.</w:t>
      </w:r>
    </w:p>
    <w:p w:rsidR="007C717C" w:rsidRPr="00126BB3" w:rsidRDefault="002600BE" w:rsidP="007C717C">
      <w:pPr>
        <w:ind w:firstLineChars="150" w:firstLine="300"/>
        <w:rPr>
          <w:lang w:val="en-NZ"/>
        </w:rPr>
      </w:pPr>
      <w:r w:rsidRPr="00126BB3">
        <w:rPr>
          <w:lang w:val="en-NZ"/>
        </w:rPr>
        <w:t>The process of 3D data acquisition is also to be explored and an algorithm is to be developed to provide proof of the accuracy of our concept and understanding of the process.</w:t>
      </w:r>
    </w:p>
    <w:p w:rsidR="00106593" w:rsidRPr="00126BB3" w:rsidRDefault="007C717C" w:rsidP="007C717C">
      <w:pPr>
        <w:pStyle w:val="Heading2"/>
      </w:pPr>
      <w:r w:rsidRPr="00126BB3">
        <w:t xml:space="preserve"> </w:t>
      </w:r>
      <w:r w:rsidR="00106593" w:rsidRPr="00126BB3">
        <w:t>Scanning parameters</w:t>
      </w:r>
    </w:p>
    <w:p w:rsidR="00106593" w:rsidRPr="00126BB3" w:rsidRDefault="00111D80" w:rsidP="00C6114C">
      <w:pPr>
        <w:ind w:firstLineChars="150" w:firstLine="300"/>
        <w:rPr>
          <w:lang w:val="en-NZ"/>
        </w:rPr>
      </w:pPr>
      <w:r w:rsidRPr="00126BB3">
        <w:rPr>
          <w:lang w:val="en-NZ"/>
        </w:rPr>
        <w:t xml:space="preserve">Through experimentation, </w:t>
      </w:r>
      <w:r w:rsidR="008654B5" w:rsidRPr="00126BB3">
        <w:rPr>
          <w:lang w:val="en-NZ"/>
        </w:rPr>
        <w:t>it was observed that many parameters</w:t>
      </w:r>
      <w:r w:rsidR="00293C38" w:rsidRPr="00126BB3">
        <w:rPr>
          <w:lang w:val="en-NZ"/>
        </w:rPr>
        <w:t xml:space="preserve"> contribute to the quality of the </w:t>
      </w:r>
      <w:r w:rsidR="00B358B2" w:rsidRPr="00126BB3">
        <w:rPr>
          <w:lang w:val="en-NZ"/>
        </w:rPr>
        <w:t xml:space="preserve">scan. </w:t>
      </w:r>
      <w:r w:rsidR="00001BDD" w:rsidRPr="00126BB3">
        <w:rPr>
          <w:lang w:val="en-NZ"/>
        </w:rPr>
        <w:t>For example, i</w:t>
      </w:r>
      <w:r w:rsidR="0096360D" w:rsidRPr="00126BB3">
        <w:rPr>
          <w:lang w:val="en-NZ"/>
        </w:rPr>
        <w:t xml:space="preserve">t was observed that by moving the object </w:t>
      </w:r>
      <w:r w:rsidR="000213AB" w:rsidRPr="00126BB3">
        <w:rPr>
          <w:lang w:val="en-NZ"/>
        </w:rPr>
        <w:t>closer to the projector and camera, the quality and detail of the model increased.</w:t>
      </w:r>
    </w:p>
    <w:p w:rsidR="00F53524" w:rsidRPr="00126BB3" w:rsidRDefault="00001BDD" w:rsidP="00C6114C">
      <w:pPr>
        <w:ind w:firstLineChars="150" w:firstLine="300"/>
        <w:rPr>
          <w:lang w:val="en-NZ"/>
        </w:rPr>
      </w:pPr>
      <w:r w:rsidRPr="00126BB3">
        <w:rPr>
          <w:lang w:val="en-NZ"/>
        </w:rPr>
        <w:t xml:space="preserve">Another factor which affects the quality of the scan was the amount of ambient light in the room. </w:t>
      </w:r>
      <w:r w:rsidR="000213AB" w:rsidRPr="00126BB3">
        <w:rPr>
          <w:lang w:val="en-NZ"/>
        </w:rPr>
        <w:t xml:space="preserve">An improvement on the performance was observed when </w:t>
      </w:r>
      <w:r w:rsidRPr="00126BB3">
        <w:rPr>
          <w:lang w:val="en-NZ"/>
        </w:rPr>
        <w:t xml:space="preserve">all </w:t>
      </w:r>
      <w:r w:rsidR="009E3B80" w:rsidRPr="00126BB3">
        <w:rPr>
          <w:lang w:val="en-NZ"/>
        </w:rPr>
        <w:t>the lights in the room were switched off</w:t>
      </w:r>
      <w:r w:rsidR="00F53524" w:rsidRPr="00126BB3">
        <w:rPr>
          <w:lang w:val="en-NZ"/>
        </w:rPr>
        <w:t xml:space="preserve"> during the scanning process.</w:t>
      </w:r>
    </w:p>
    <w:p w:rsidR="00001BDD" w:rsidRPr="00126BB3" w:rsidRDefault="003C5FCC" w:rsidP="00DF4F8C">
      <w:pPr>
        <w:ind w:firstLineChars="150" w:firstLine="300"/>
        <w:rPr>
          <w:lang w:val="en-NZ"/>
        </w:rPr>
      </w:pPr>
      <w:r w:rsidRPr="00126BB3">
        <w:rPr>
          <w:lang w:val="en-NZ"/>
        </w:rPr>
        <w:t xml:space="preserve">The importance of using a black background </w:t>
      </w:r>
      <w:r w:rsidR="003E4C4B" w:rsidRPr="00126BB3">
        <w:rPr>
          <w:lang w:val="en-NZ"/>
        </w:rPr>
        <w:t>was also realize</w:t>
      </w:r>
      <w:r w:rsidR="008B34A2" w:rsidRPr="00126BB3">
        <w:rPr>
          <w:lang w:val="en-NZ"/>
        </w:rPr>
        <w:t>d</w:t>
      </w:r>
      <w:r w:rsidR="003E4C4B" w:rsidRPr="00126BB3">
        <w:rPr>
          <w:lang w:val="en-NZ"/>
        </w:rPr>
        <w:t xml:space="preserve"> when certain scan results were returned with large errors. </w:t>
      </w:r>
      <w:r w:rsidR="002C6939" w:rsidRPr="00126BB3">
        <w:rPr>
          <w:lang w:val="en-NZ"/>
        </w:rPr>
        <w:t>Upon the implementation of a black background, the errors were no longer presen</w:t>
      </w:r>
      <w:r w:rsidR="008B34A2" w:rsidRPr="00126BB3">
        <w:rPr>
          <w:lang w:val="en-NZ"/>
        </w:rPr>
        <w:t>ted, while the models obtained</w:t>
      </w:r>
      <w:r w:rsidR="002C6939" w:rsidRPr="00126BB3">
        <w:rPr>
          <w:lang w:val="en-NZ"/>
        </w:rPr>
        <w:t xml:space="preserve"> finer and more defined edge</w:t>
      </w:r>
      <w:r w:rsidR="008B34A2" w:rsidRPr="00126BB3">
        <w:rPr>
          <w:lang w:val="en-NZ"/>
        </w:rPr>
        <w:t>s</w:t>
      </w:r>
      <w:r w:rsidR="002C6939" w:rsidRPr="00126BB3">
        <w:rPr>
          <w:lang w:val="en-NZ"/>
        </w:rPr>
        <w:t>.</w:t>
      </w:r>
    </w:p>
    <w:p w:rsidR="00E074C1" w:rsidRPr="00126BB3" w:rsidRDefault="00E074C1" w:rsidP="00DF4F8C">
      <w:pPr>
        <w:ind w:firstLineChars="150" w:firstLine="300"/>
        <w:rPr>
          <w:lang w:val="en-NZ"/>
        </w:rPr>
      </w:pPr>
      <w:r w:rsidRPr="00126BB3">
        <w:rPr>
          <w:lang w:val="en-NZ"/>
        </w:rPr>
        <w:t xml:space="preserve">One parameter which was not immediately obvious to adjust to achieve a boosted performance was the exposure rate of the cameras. Depending on the material and surface of the object being scanned, the </w:t>
      </w:r>
      <w:r w:rsidR="00BE5458" w:rsidRPr="00126BB3">
        <w:rPr>
          <w:lang w:val="en-NZ"/>
        </w:rPr>
        <w:t>optimum exposure rate may differ, and require a manual method of repeated tria</w:t>
      </w:r>
      <w:r w:rsidR="00757A67" w:rsidRPr="00126BB3">
        <w:rPr>
          <w:lang w:val="en-NZ"/>
        </w:rPr>
        <w:t>l until a value is decided upon</w:t>
      </w:r>
      <w:r w:rsidR="00BE5458" w:rsidRPr="00126BB3">
        <w:rPr>
          <w:lang w:val="en-NZ"/>
        </w:rPr>
        <w:t>.</w:t>
      </w:r>
    </w:p>
    <w:p w:rsidR="00086013" w:rsidRPr="00126BB3" w:rsidRDefault="00AD1B33" w:rsidP="00CC1BC5">
      <w:pPr>
        <w:pStyle w:val="Heading2"/>
      </w:pPr>
      <w:r w:rsidRPr="00126BB3">
        <w:lastRenderedPageBreak/>
        <w:t>System limitations</w:t>
      </w:r>
    </w:p>
    <w:p w:rsidR="00DC566B" w:rsidRPr="00126BB3" w:rsidRDefault="000E3DBC" w:rsidP="00DF4F8C">
      <w:pPr>
        <w:ind w:firstLineChars="150" w:firstLine="300"/>
        <w:rPr>
          <w:lang w:val="en-NZ"/>
        </w:rPr>
      </w:pPr>
      <w:r w:rsidRPr="00126BB3">
        <w:rPr>
          <w:lang w:val="en-NZ"/>
        </w:rPr>
        <w:t xml:space="preserve">One of the main </w:t>
      </w:r>
      <w:r w:rsidR="00A1692B" w:rsidRPr="00126BB3">
        <w:rPr>
          <w:lang w:val="en-NZ"/>
        </w:rPr>
        <w:t xml:space="preserve">limitations of this system is its inability to scan objects which do not have a </w:t>
      </w:r>
      <w:r w:rsidR="00031F6C" w:rsidRPr="00126BB3">
        <w:rPr>
          <w:lang w:val="en-NZ"/>
        </w:rPr>
        <w:t xml:space="preserve">surface with </w:t>
      </w:r>
      <w:r w:rsidR="00A1692B" w:rsidRPr="00126BB3">
        <w:rPr>
          <w:lang w:val="en-NZ"/>
        </w:rPr>
        <w:t>suitable reflectiv</w:t>
      </w:r>
      <w:r w:rsidR="00031F6C" w:rsidRPr="00126BB3">
        <w:rPr>
          <w:lang w:val="en-NZ"/>
        </w:rPr>
        <w:t>ity</w:t>
      </w:r>
      <w:r w:rsidR="00A1692B" w:rsidRPr="00126BB3">
        <w:rPr>
          <w:lang w:val="en-NZ"/>
        </w:rPr>
        <w:t xml:space="preserve">. </w:t>
      </w:r>
      <w:r w:rsidR="00320172" w:rsidRPr="00126BB3">
        <w:rPr>
          <w:lang w:val="en-NZ"/>
        </w:rPr>
        <w:t>A</w:t>
      </w:r>
      <w:r w:rsidR="00A1692B" w:rsidRPr="00126BB3">
        <w:rPr>
          <w:lang w:val="en-NZ"/>
        </w:rPr>
        <w:t>ny object that doesn’t reflect light well will not be captured clearly, making it impossible for any transparent or dark object to be scanned.</w:t>
      </w:r>
      <w:r w:rsidR="00067BA7" w:rsidRPr="00126BB3">
        <w:rPr>
          <w:lang w:val="en-NZ"/>
        </w:rPr>
        <w:t xml:space="preserve"> </w:t>
      </w:r>
      <w:r w:rsidR="00137969" w:rsidRPr="00126BB3">
        <w:rPr>
          <w:lang w:val="en-NZ"/>
        </w:rPr>
        <w:t xml:space="preserve">A similar issue is encountered with objects with high reflectivity. A mirror, for instance, cannot be scanned as light reflects </w:t>
      </w:r>
      <w:r w:rsidR="0022372D" w:rsidRPr="00126BB3">
        <w:rPr>
          <w:lang w:val="en-NZ"/>
        </w:rPr>
        <w:t xml:space="preserve">too brightly </w:t>
      </w:r>
      <w:r w:rsidR="00137969" w:rsidRPr="00126BB3">
        <w:rPr>
          <w:lang w:val="en-NZ"/>
        </w:rPr>
        <w:t xml:space="preserve">off it, and cannot be captured by the camera to be analysed. </w:t>
      </w:r>
      <w:r w:rsidR="00067BA7" w:rsidRPr="00126BB3">
        <w:rPr>
          <w:lang w:val="en-NZ"/>
        </w:rPr>
        <w:t>This puts a large restriction on the objects which can be scanned by the system.</w:t>
      </w:r>
    </w:p>
    <w:p w:rsidR="00981826" w:rsidRPr="00126BB3" w:rsidRDefault="00981826" w:rsidP="00CC1BC5">
      <w:pPr>
        <w:pStyle w:val="Heading2"/>
      </w:pPr>
      <w:r w:rsidRPr="00126BB3">
        <w:t>Calibration</w:t>
      </w:r>
    </w:p>
    <w:p w:rsidR="00757A67" w:rsidRPr="00126BB3" w:rsidRDefault="00981826" w:rsidP="00981826">
      <w:pPr>
        <w:ind w:firstLineChars="150" w:firstLine="300"/>
        <w:rPr>
          <w:lang w:val="en-NZ"/>
        </w:rPr>
      </w:pPr>
      <w:r w:rsidRPr="00126BB3">
        <w:rPr>
          <w:lang w:val="en-NZ"/>
        </w:rPr>
        <w:t>The calibration process is a series of steps designed to adjust the system to accommodate for various environmental settings. When system parameter</w:t>
      </w:r>
      <w:r w:rsidR="00700DA2" w:rsidRPr="00126BB3">
        <w:rPr>
          <w:lang w:val="en-NZ"/>
        </w:rPr>
        <w:t>s</w:t>
      </w:r>
      <w:r w:rsidRPr="00126BB3">
        <w:rPr>
          <w:lang w:val="en-NZ"/>
        </w:rPr>
        <w:t xml:space="preserve"> such as the position and the angle of the cameras</w:t>
      </w:r>
      <w:r w:rsidR="00CF6FF9" w:rsidRPr="00126BB3">
        <w:rPr>
          <w:lang w:val="en-NZ"/>
        </w:rPr>
        <w:t xml:space="preserve"> </w:t>
      </w:r>
      <w:r w:rsidR="00062C87" w:rsidRPr="00126BB3">
        <w:rPr>
          <w:lang w:val="en-NZ"/>
        </w:rPr>
        <w:t>are</w:t>
      </w:r>
      <w:r w:rsidR="00CF6FF9" w:rsidRPr="00126BB3">
        <w:rPr>
          <w:lang w:val="en-NZ"/>
        </w:rPr>
        <w:t xml:space="preserve"> changed</w:t>
      </w:r>
      <w:r w:rsidRPr="00126BB3">
        <w:rPr>
          <w:lang w:val="en-NZ"/>
        </w:rPr>
        <w:t>, the calibration process ensure</w:t>
      </w:r>
      <w:r w:rsidR="00062C87" w:rsidRPr="00126BB3">
        <w:rPr>
          <w:lang w:val="en-NZ"/>
        </w:rPr>
        <w:t>s</w:t>
      </w:r>
      <w:r w:rsidRPr="00126BB3">
        <w:rPr>
          <w:lang w:val="en-NZ"/>
        </w:rPr>
        <w:t xml:space="preserve"> that the system is interpreting the data the way it is intended to, and adjusts the system to perform at its optimum. </w:t>
      </w:r>
      <w:r w:rsidR="00A130F3" w:rsidRPr="00126BB3">
        <w:rPr>
          <w:lang w:val="en-NZ"/>
        </w:rPr>
        <w:t>Through the calibration process, intrinsic parameters such as the</w:t>
      </w:r>
      <w:r w:rsidR="00E9794C" w:rsidRPr="00126BB3">
        <w:rPr>
          <w:lang w:val="en-NZ"/>
        </w:rPr>
        <w:t xml:space="preserve"> focal </w:t>
      </w:r>
      <w:r w:rsidR="00A130F3" w:rsidRPr="00126BB3">
        <w:rPr>
          <w:lang w:val="en-NZ" w:eastAsia="zh-TW"/>
        </w:rPr>
        <w:t xml:space="preserve"> length, principal point, and scale factors are found</w:t>
      </w:r>
      <w:r w:rsidR="00E9794C" w:rsidRPr="00126BB3">
        <w:rPr>
          <w:lang w:val="en-NZ" w:eastAsia="zh-TW"/>
        </w:rPr>
        <w:t xml:space="preserve">, which relates the points on the images taken to a real work coordinate system. </w:t>
      </w:r>
      <w:r w:rsidR="00A130F3" w:rsidRPr="00126BB3">
        <w:rPr>
          <w:lang w:val="en-NZ"/>
        </w:rPr>
        <w:t xml:space="preserve"> </w:t>
      </w:r>
      <w:r w:rsidR="00062C87" w:rsidRPr="00126BB3">
        <w:rPr>
          <w:lang w:val="en-NZ"/>
        </w:rPr>
        <w:t>The chequered board in</w:t>
      </w:r>
      <w:r w:rsidRPr="00126BB3">
        <w:rPr>
          <w:lang w:val="en-NZ"/>
        </w:rPr>
        <w:t xml:space="preserve"> </w:t>
      </w:r>
      <w:r w:rsidR="002B6020" w:rsidRPr="00126BB3">
        <w:rPr>
          <w:lang w:val="en-NZ"/>
        </w:rPr>
        <w:t>Figure 6</w:t>
      </w:r>
      <w:r w:rsidRPr="00126BB3">
        <w:rPr>
          <w:lang w:val="en-NZ"/>
        </w:rPr>
        <w:t xml:space="preserve"> is used for the calibration. Reference coloured lines are drawn and the circles are used to mark the corners of the squares to indicate that the system recognises the points accurately.</w:t>
      </w:r>
      <w:r w:rsidR="00DC566B" w:rsidRPr="00126BB3">
        <w:rPr>
          <w:lang w:val="en-NZ" w:eastAsia="zh-TW"/>
        </w:rPr>
        <w:t xml:space="preserve"> </w:t>
      </w:r>
    </w:p>
    <w:p w:rsidR="00653080" w:rsidRPr="00126BB3" w:rsidRDefault="00BE7773" w:rsidP="00653080">
      <w:pPr>
        <w:rPr>
          <w:lang w:val="en-NZ"/>
        </w:rPr>
      </w:pPr>
      <w:r w:rsidRPr="00126BB3">
        <w:rPr>
          <w:noProof/>
          <w:lang w:eastAsia="zh-TW"/>
        </w:rPr>
        <w:drawing>
          <wp:inline distT="0" distB="0" distL="0" distR="0">
            <wp:extent cx="2894330" cy="977900"/>
            <wp:effectExtent l="19050" t="0" r="1270" b="0"/>
            <wp:docPr id="6" name="Picture 6" descr="Calibration board 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libration board combined"/>
                    <pic:cNvPicPr>
                      <a:picLocks noChangeAspect="1" noChangeArrowheads="1"/>
                    </pic:cNvPicPr>
                  </pic:nvPicPr>
                  <pic:blipFill>
                    <a:blip r:embed="rId15" cstate="print"/>
                    <a:srcRect/>
                    <a:stretch>
                      <a:fillRect/>
                    </a:stretch>
                  </pic:blipFill>
                  <pic:spPr bwMode="auto">
                    <a:xfrm>
                      <a:off x="0" y="0"/>
                      <a:ext cx="2894330" cy="977900"/>
                    </a:xfrm>
                    <a:prstGeom prst="rect">
                      <a:avLst/>
                    </a:prstGeom>
                    <a:noFill/>
                    <a:ln w="9525">
                      <a:noFill/>
                      <a:miter lim="800000"/>
                      <a:headEnd/>
                      <a:tailEnd/>
                    </a:ln>
                  </pic:spPr>
                </pic:pic>
              </a:graphicData>
            </a:graphic>
          </wp:inline>
        </w:drawing>
      </w:r>
    </w:p>
    <w:p w:rsidR="00981826" w:rsidRPr="00126BB3" w:rsidRDefault="00981826" w:rsidP="00AC7AB6">
      <w:pPr>
        <w:pStyle w:val="Figurecaption"/>
        <w:spacing w:before="0"/>
        <w:ind w:right="0"/>
        <w:rPr>
          <w:i w:val="0"/>
          <w:sz w:val="20"/>
          <w:lang w:val="en-NZ"/>
        </w:rPr>
      </w:pPr>
      <w:r w:rsidRPr="00126BB3">
        <w:rPr>
          <w:sz w:val="20"/>
          <w:lang w:val="en-NZ"/>
        </w:rPr>
        <w:t>Figure 6</w:t>
      </w:r>
      <w:r w:rsidRPr="00126BB3">
        <w:rPr>
          <w:i w:val="0"/>
          <w:sz w:val="20"/>
          <w:lang w:val="en-NZ"/>
        </w:rPr>
        <w:t>: Calibration board showing the coloured lines</w:t>
      </w:r>
      <w:r w:rsidRPr="00126BB3">
        <w:rPr>
          <w:i w:val="0"/>
          <w:sz w:val="10"/>
          <w:szCs w:val="10"/>
          <w:lang w:val="en-NZ"/>
        </w:rPr>
        <w:t xml:space="preserve"> </w:t>
      </w:r>
      <w:r w:rsidRPr="00126BB3">
        <w:rPr>
          <w:i w:val="0"/>
          <w:sz w:val="20"/>
          <w:lang w:val="en-NZ"/>
        </w:rPr>
        <w:t>marking the</w:t>
      </w:r>
      <w:r w:rsidRPr="00126BB3">
        <w:rPr>
          <w:i w:val="0"/>
          <w:sz w:val="10"/>
          <w:szCs w:val="10"/>
          <w:lang w:val="en-NZ"/>
        </w:rPr>
        <w:t xml:space="preserve"> </w:t>
      </w:r>
      <w:r w:rsidRPr="00126BB3">
        <w:rPr>
          <w:i w:val="0"/>
          <w:sz w:val="20"/>
          <w:lang w:val="en-NZ"/>
        </w:rPr>
        <w:t>points recognised by the system</w:t>
      </w:r>
    </w:p>
    <w:p w:rsidR="00981826" w:rsidRPr="00126BB3" w:rsidRDefault="00981826" w:rsidP="00981826">
      <w:pPr>
        <w:ind w:firstLineChars="150" w:firstLine="300"/>
        <w:rPr>
          <w:lang w:val="en-NZ"/>
        </w:rPr>
      </w:pPr>
      <w:r w:rsidRPr="00126BB3">
        <w:rPr>
          <w:lang w:val="en-NZ"/>
        </w:rPr>
        <w:t>Following the calibration process, it accuracy must be verified. For the verification process, the calibration board</w:t>
      </w:r>
      <w:r w:rsidR="00F02E77" w:rsidRPr="00126BB3">
        <w:rPr>
          <w:lang w:val="en-NZ"/>
        </w:rPr>
        <w:t xml:space="preserve">, which has a known shape and dimension, </w:t>
      </w:r>
      <w:r w:rsidRPr="00126BB3">
        <w:rPr>
          <w:lang w:val="en-NZ"/>
        </w:rPr>
        <w:t xml:space="preserve"> is scanned by the 3D system. In Figure 7, cross section views of the calibration boards are shown for </w:t>
      </w:r>
      <w:r w:rsidR="00F02E77" w:rsidRPr="00126BB3">
        <w:rPr>
          <w:lang w:val="en-NZ"/>
        </w:rPr>
        <w:t>two different</w:t>
      </w:r>
      <w:r w:rsidRPr="00126BB3">
        <w:rPr>
          <w:lang w:val="en-NZ"/>
        </w:rPr>
        <w:t xml:space="preserve"> calibration settings. </w:t>
      </w:r>
      <w:r w:rsidR="00F02E77" w:rsidRPr="00126BB3">
        <w:rPr>
          <w:lang w:val="en-NZ"/>
        </w:rPr>
        <w:t>As it is known that the calibration board is flat, the corresponding 3D</w:t>
      </w:r>
      <w:r w:rsidR="00935B37" w:rsidRPr="00126BB3">
        <w:rPr>
          <w:lang w:val="en-NZ"/>
        </w:rPr>
        <w:t xml:space="preserve"> model displayed should also be. </w:t>
      </w:r>
      <w:r w:rsidR="00757A67" w:rsidRPr="00126BB3">
        <w:rPr>
          <w:lang w:val="en-NZ"/>
        </w:rPr>
        <w:t>A</w:t>
      </w:r>
      <w:r w:rsidRPr="00126BB3">
        <w:rPr>
          <w:lang w:val="en-NZ"/>
        </w:rPr>
        <w:t>s seen in model 1 in Figure 7</w:t>
      </w:r>
      <w:r w:rsidR="00757A67" w:rsidRPr="00126BB3">
        <w:rPr>
          <w:lang w:val="en-NZ"/>
        </w:rPr>
        <w:t>, the system was accurately calibrated as there is no warping effect</w:t>
      </w:r>
      <w:r w:rsidRPr="00126BB3">
        <w:rPr>
          <w:lang w:val="en-NZ"/>
        </w:rPr>
        <w:t xml:space="preserve">. However, if the calibration is inaccurate, the resulting model will be skewed, as shown in </w:t>
      </w:r>
      <w:r w:rsidR="00E368B0" w:rsidRPr="00126BB3">
        <w:rPr>
          <w:lang w:val="en-NZ"/>
        </w:rPr>
        <w:t>the left.</w:t>
      </w:r>
    </w:p>
    <w:p w:rsidR="00981826" w:rsidRPr="00126BB3" w:rsidRDefault="00331990" w:rsidP="00AC7AB6">
      <w:pPr>
        <w:rPr>
          <w:lang w:val="en-NZ"/>
        </w:rPr>
      </w:pPr>
      <w:r w:rsidRPr="00331990">
        <w:rPr>
          <w:lang w:val="en-NZ" w:eastAsia="zh-TW"/>
        </w:rPr>
        <w:pict>
          <v:group id="_x0000_s1055" style="position:absolute;left:0;text-align:left;margin-left:9.25pt;margin-top:8.35pt;width:123.4pt;height:17.4pt;z-index:251657728" coordorigin="6290,7363" coordsize="2468,348">
            <v:shapetype id="_x0000_t202" coordsize="21600,21600" o:spt="202" path="m,l,21600r21600,l21600,xe">
              <v:stroke joinstyle="miter"/>
              <v:path gradientshapeok="t" o:connecttype="rect"/>
            </v:shapetype>
            <v:shape id="_x0000_s1056" type="#_x0000_t202" style="position:absolute;left:6290;top:7363;width:407;height:348;mso-width-relative:margin;mso-height-relative:margin" stroked="f">
              <v:fill opacity="0"/>
              <v:textbox style="mso-next-textbox:#_x0000_s1056">
                <w:txbxContent>
                  <w:p w:rsidR="004165D5" w:rsidRPr="003551DD" w:rsidRDefault="004165D5" w:rsidP="00981826">
                    <w:pPr>
                      <w:rPr>
                        <w:b/>
                        <w:sz w:val="24"/>
                        <w:szCs w:val="24"/>
                      </w:rPr>
                    </w:pPr>
                    <w:r w:rsidRPr="003551DD">
                      <w:rPr>
                        <w:b/>
                        <w:sz w:val="24"/>
                        <w:szCs w:val="24"/>
                      </w:rPr>
                      <w:t>1</w:t>
                    </w:r>
                  </w:p>
                  <w:p w:rsidR="004165D5" w:rsidRPr="00AA0D8A" w:rsidRDefault="004165D5" w:rsidP="00981826">
                    <w:pPr>
                      <w:rPr>
                        <w:color w:val="FFFFFF"/>
                      </w:rPr>
                    </w:pPr>
                  </w:p>
                  <w:p w:rsidR="004165D5" w:rsidRDefault="004165D5" w:rsidP="00981826">
                    <w:r>
                      <w:t>Type a quote from the document or the summary of an interesting point. You can position the text box anywhere in the document. Use the Text Box Tools tab to change the formatting of the pull quote text box.]</w:t>
                    </w:r>
                  </w:p>
                </w:txbxContent>
              </v:textbox>
            </v:shape>
            <v:shape id="_x0000_s1057" type="#_x0000_t202" style="position:absolute;left:8351;top:7363;width:407;height:348;mso-width-relative:margin;mso-height-relative:margin" stroked="f">
              <v:fill opacity="0"/>
              <v:textbox style="mso-next-textbox:#_x0000_s1057">
                <w:txbxContent>
                  <w:p w:rsidR="004165D5" w:rsidRPr="003551DD" w:rsidRDefault="004165D5" w:rsidP="00981826">
                    <w:pPr>
                      <w:rPr>
                        <w:b/>
                        <w:sz w:val="24"/>
                        <w:szCs w:val="24"/>
                      </w:rPr>
                    </w:pPr>
                    <w:r w:rsidRPr="003551DD">
                      <w:rPr>
                        <w:b/>
                        <w:sz w:val="24"/>
                        <w:szCs w:val="24"/>
                      </w:rPr>
                      <w:t>2</w:t>
                    </w:r>
                  </w:p>
                  <w:p w:rsidR="004165D5" w:rsidRPr="00AA0D8A" w:rsidRDefault="004165D5" w:rsidP="00981826">
                    <w:pPr>
                      <w:rPr>
                        <w:color w:val="FFFFFF"/>
                      </w:rPr>
                    </w:pPr>
                  </w:p>
                  <w:p w:rsidR="004165D5" w:rsidRDefault="004165D5" w:rsidP="00981826">
                    <w:r>
                      <w:t>Type a quote from the document or the summary of an interesting point. You can position the text box anywhere in the document. Use the Text Box Tools tab to change the formatting of the pull quote text box.]</w:t>
                    </w:r>
                  </w:p>
                </w:txbxContent>
              </v:textbox>
            </v:shape>
          </v:group>
        </w:pict>
      </w:r>
      <w:r w:rsidR="00BE7773" w:rsidRPr="00126BB3">
        <w:rPr>
          <w:noProof/>
          <w:lang w:eastAsia="zh-TW"/>
        </w:rPr>
        <w:drawing>
          <wp:inline distT="0" distB="0" distL="0" distR="0">
            <wp:extent cx="2893364" cy="683812"/>
            <wp:effectExtent l="19050" t="0" r="2236" b="0"/>
            <wp:docPr id="7" name="Picture 7" descr="Untitled -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titled - Copy"/>
                    <pic:cNvPicPr>
                      <a:picLocks noChangeAspect="1" noChangeArrowheads="1"/>
                    </pic:cNvPicPr>
                  </pic:nvPicPr>
                  <pic:blipFill>
                    <a:blip r:embed="rId16" cstate="print"/>
                    <a:srcRect t="11950" b="9172"/>
                    <a:stretch>
                      <a:fillRect/>
                    </a:stretch>
                  </pic:blipFill>
                  <pic:spPr bwMode="auto">
                    <a:xfrm>
                      <a:off x="0" y="0"/>
                      <a:ext cx="2893364" cy="683812"/>
                    </a:xfrm>
                    <a:prstGeom prst="rect">
                      <a:avLst/>
                    </a:prstGeom>
                    <a:noFill/>
                    <a:ln w="9525">
                      <a:noFill/>
                      <a:miter lim="800000"/>
                      <a:headEnd/>
                      <a:tailEnd/>
                    </a:ln>
                  </pic:spPr>
                </pic:pic>
              </a:graphicData>
            </a:graphic>
          </wp:inline>
        </w:drawing>
      </w:r>
    </w:p>
    <w:p w:rsidR="00981826" w:rsidRPr="00126BB3" w:rsidRDefault="00981826" w:rsidP="00AC7AB6">
      <w:pPr>
        <w:pStyle w:val="Figurecaption"/>
        <w:spacing w:before="0" w:after="0"/>
        <w:ind w:right="0"/>
        <w:rPr>
          <w:i w:val="0"/>
          <w:sz w:val="19"/>
          <w:szCs w:val="19"/>
          <w:lang w:val="en-NZ"/>
        </w:rPr>
      </w:pPr>
      <w:r w:rsidRPr="00126BB3">
        <w:rPr>
          <w:sz w:val="19"/>
          <w:szCs w:val="19"/>
          <w:lang w:val="en-NZ"/>
        </w:rPr>
        <w:t>Figure 7</w:t>
      </w:r>
      <w:r w:rsidRPr="00126BB3">
        <w:rPr>
          <w:i w:val="0"/>
          <w:sz w:val="19"/>
          <w:szCs w:val="19"/>
          <w:lang w:val="en-NZ"/>
        </w:rPr>
        <w:t>: Cross section comparison of the calibration board scanned with the accurately calibrated setting (left) and the inaccurately calibrated setting (right)</w:t>
      </w:r>
    </w:p>
    <w:p w:rsidR="00320D50" w:rsidRPr="00126BB3" w:rsidRDefault="009632E3" w:rsidP="00320D50">
      <w:pPr>
        <w:pStyle w:val="Heading1"/>
        <w:rPr>
          <w:lang w:val="en-NZ"/>
        </w:rPr>
      </w:pPr>
      <w:r w:rsidRPr="00126BB3">
        <w:rPr>
          <w:lang w:val="en-NZ"/>
        </w:rPr>
        <w:lastRenderedPageBreak/>
        <w:t>Scanning process</w:t>
      </w:r>
    </w:p>
    <w:p w:rsidR="00F17B01" w:rsidRPr="00126BB3" w:rsidRDefault="009632E3" w:rsidP="00237418">
      <w:pPr>
        <w:ind w:firstLineChars="150" w:firstLine="300"/>
        <w:rPr>
          <w:lang w:val="en-NZ"/>
        </w:rPr>
      </w:pPr>
      <w:r w:rsidRPr="00126BB3">
        <w:rPr>
          <w:lang w:val="en-NZ"/>
        </w:rPr>
        <w:t>For the Flexscan3D system, t</w:t>
      </w:r>
      <w:r w:rsidR="006C0CD1" w:rsidRPr="00126BB3">
        <w:rPr>
          <w:lang w:val="en-NZ"/>
        </w:rPr>
        <w:t xml:space="preserve">here are </w:t>
      </w:r>
      <w:r w:rsidRPr="00126BB3">
        <w:rPr>
          <w:lang w:val="en-NZ"/>
        </w:rPr>
        <w:t>3</w:t>
      </w:r>
      <w:r w:rsidR="005667AE" w:rsidRPr="00126BB3">
        <w:rPr>
          <w:lang w:val="en-NZ"/>
        </w:rPr>
        <w:t xml:space="preserve"> main steps in the 3D scanning proces</w:t>
      </w:r>
      <w:r w:rsidRPr="00126BB3">
        <w:rPr>
          <w:lang w:val="en-NZ"/>
        </w:rPr>
        <w:t>s:</w:t>
      </w:r>
      <w:r w:rsidR="005667AE" w:rsidRPr="00126BB3">
        <w:rPr>
          <w:lang w:val="en-NZ"/>
        </w:rPr>
        <w:t xml:space="preserve"> stripe pattern acquisition, </w:t>
      </w:r>
      <w:r w:rsidRPr="00126BB3">
        <w:rPr>
          <w:lang w:val="en-NZ"/>
        </w:rPr>
        <w:t>3D data acquisition</w:t>
      </w:r>
      <w:r w:rsidR="005667AE" w:rsidRPr="00126BB3">
        <w:rPr>
          <w:lang w:val="en-NZ"/>
        </w:rPr>
        <w:t xml:space="preserve">, and 3D data display. </w:t>
      </w:r>
      <w:r w:rsidR="00F17B01" w:rsidRPr="00126BB3">
        <w:rPr>
          <w:lang w:val="en-NZ"/>
        </w:rPr>
        <w:t xml:space="preserve">In this section, the theories behind </w:t>
      </w:r>
      <w:r w:rsidR="005667AE" w:rsidRPr="00126BB3">
        <w:rPr>
          <w:lang w:val="en-NZ"/>
        </w:rPr>
        <w:t>these steps will be described.</w:t>
      </w:r>
    </w:p>
    <w:p w:rsidR="009315A0" w:rsidRPr="00126BB3" w:rsidRDefault="009315A0" w:rsidP="009315A0">
      <w:pPr>
        <w:pStyle w:val="Heading2"/>
      </w:pPr>
      <w:r w:rsidRPr="00126BB3">
        <w:t>Stripe Pattern Acquisition</w:t>
      </w:r>
    </w:p>
    <w:p w:rsidR="000168CC" w:rsidRPr="00126BB3" w:rsidRDefault="009315A0" w:rsidP="00237418">
      <w:pPr>
        <w:ind w:firstLineChars="150" w:firstLine="300"/>
        <w:rPr>
          <w:color w:val="000000" w:themeColor="text1"/>
          <w:lang w:val="en-NZ"/>
        </w:rPr>
      </w:pPr>
      <w:r w:rsidRPr="00126BB3">
        <w:rPr>
          <w:lang w:val="en-NZ"/>
        </w:rPr>
        <w:t>For the process of stripe interpretation, a photo of each stripe pattern is captu</w:t>
      </w:r>
      <w:r w:rsidR="000168CC" w:rsidRPr="00126BB3">
        <w:rPr>
          <w:lang w:val="en-NZ"/>
        </w:rPr>
        <w:t>red by the system. As seen in F</w:t>
      </w:r>
      <w:r w:rsidRPr="00126BB3">
        <w:rPr>
          <w:lang w:val="en-NZ"/>
        </w:rPr>
        <w:t>igure</w:t>
      </w:r>
      <w:r w:rsidR="004165D5" w:rsidRPr="00126BB3">
        <w:rPr>
          <w:lang w:val="en-NZ"/>
        </w:rPr>
        <w:t>s</w:t>
      </w:r>
      <w:r w:rsidR="000168CC" w:rsidRPr="00126BB3">
        <w:rPr>
          <w:lang w:val="en-NZ"/>
        </w:rPr>
        <w:t xml:space="preserve"> 8 and 9</w:t>
      </w:r>
      <w:r w:rsidRPr="00126BB3">
        <w:rPr>
          <w:color w:val="000000" w:themeColor="text1"/>
          <w:lang w:val="en-NZ"/>
        </w:rPr>
        <w:t xml:space="preserve">, the system has obtained two sets of images, one from each of the left and right cameras. </w:t>
      </w:r>
      <w:r w:rsidR="005607A0" w:rsidRPr="00126BB3">
        <w:rPr>
          <w:color w:val="000000" w:themeColor="text1"/>
          <w:lang w:val="en-NZ"/>
        </w:rPr>
        <w:t xml:space="preserve">The gray code stripe patterns that are projected onto the object are interpreted by the software system. This allows a unique identifying code to be assigned to each point on the object. </w:t>
      </w:r>
    </w:p>
    <w:p w:rsidR="000168CC" w:rsidRPr="00126BB3" w:rsidRDefault="00DB6214" w:rsidP="00684815">
      <w:pPr>
        <w:pStyle w:val="Figurecaption"/>
        <w:spacing w:before="0"/>
        <w:ind w:right="0"/>
        <w:rPr>
          <w:color w:val="000000" w:themeColor="text1"/>
          <w:lang w:val="en-NZ"/>
        </w:rPr>
      </w:pPr>
      <w:r w:rsidRPr="00126BB3">
        <w:rPr>
          <w:noProof/>
          <w:sz w:val="19"/>
          <w:szCs w:val="19"/>
          <w:lang w:eastAsia="zh-TW"/>
        </w:rPr>
        <w:drawing>
          <wp:anchor distT="0" distB="0" distL="114300" distR="114300" simplePos="0" relativeHeight="251651584" behindDoc="0" locked="0" layoutInCell="1" allowOverlap="1">
            <wp:simplePos x="0" y="0"/>
            <wp:positionH relativeFrom="column">
              <wp:posOffset>66675</wp:posOffset>
            </wp:positionH>
            <wp:positionV relativeFrom="paragraph">
              <wp:posOffset>116205</wp:posOffset>
            </wp:positionV>
            <wp:extent cx="2855595" cy="1316355"/>
            <wp:effectExtent l="19050" t="0" r="1905" b="0"/>
            <wp:wrapTopAndBottom/>
            <wp:docPr id="43" name="Picture 14" descr="SL1-2.png"/>
            <wp:cNvGraphicFramePr/>
            <a:graphic xmlns:a="http://schemas.openxmlformats.org/drawingml/2006/main">
              <a:graphicData uri="http://schemas.openxmlformats.org/drawingml/2006/picture">
                <pic:pic xmlns:pic="http://schemas.openxmlformats.org/drawingml/2006/picture">
                  <pic:nvPicPr>
                    <pic:cNvPr id="8" name="Picture 7" descr="SL1-2.png"/>
                    <pic:cNvPicPr>
                      <a:picLocks noChangeAspect="1"/>
                    </pic:cNvPicPr>
                  </pic:nvPicPr>
                  <pic:blipFill>
                    <a:blip r:embed="rId17" cstate="print"/>
                    <a:stretch>
                      <a:fillRect/>
                    </a:stretch>
                  </pic:blipFill>
                  <pic:spPr>
                    <a:xfrm>
                      <a:off x="0" y="0"/>
                      <a:ext cx="2855595" cy="1316355"/>
                    </a:xfrm>
                    <a:prstGeom prst="rect">
                      <a:avLst/>
                    </a:prstGeom>
                  </pic:spPr>
                </pic:pic>
              </a:graphicData>
            </a:graphic>
          </wp:anchor>
        </w:drawing>
      </w:r>
      <w:r w:rsidR="000168CC" w:rsidRPr="00126BB3">
        <w:rPr>
          <w:sz w:val="19"/>
          <w:szCs w:val="19"/>
          <w:lang w:val="en-NZ"/>
        </w:rPr>
        <w:t>Figure 8</w:t>
      </w:r>
      <w:r w:rsidR="000168CC" w:rsidRPr="00126BB3">
        <w:rPr>
          <w:i w:val="0"/>
          <w:sz w:val="19"/>
          <w:szCs w:val="19"/>
          <w:lang w:val="en-NZ"/>
        </w:rPr>
        <w:t xml:space="preserve">: Sequence of Gray Code patterns projected onto the </w:t>
      </w:r>
      <w:r w:rsidR="005F25BF" w:rsidRPr="00126BB3">
        <w:rPr>
          <w:i w:val="0"/>
          <w:sz w:val="19"/>
          <w:szCs w:val="19"/>
          <w:lang w:val="en-NZ"/>
        </w:rPr>
        <w:t>object being scanned and capture by the left camera</w:t>
      </w:r>
    </w:p>
    <w:p w:rsidR="005F25BF" w:rsidRPr="00126BB3" w:rsidRDefault="005F25BF" w:rsidP="005F25BF">
      <w:pPr>
        <w:pStyle w:val="Figurecaption"/>
        <w:spacing w:before="0"/>
        <w:ind w:right="0"/>
        <w:rPr>
          <w:lang w:val="en-NZ"/>
        </w:rPr>
      </w:pPr>
      <w:r w:rsidRPr="00126BB3">
        <w:rPr>
          <w:sz w:val="19"/>
          <w:szCs w:val="19"/>
          <w:lang w:val="en-NZ"/>
        </w:rPr>
        <w:t>Figure 9</w:t>
      </w:r>
      <w:r w:rsidRPr="00126BB3">
        <w:rPr>
          <w:i w:val="0"/>
          <w:sz w:val="19"/>
          <w:szCs w:val="19"/>
          <w:lang w:val="en-NZ"/>
        </w:rPr>
        <w:t>: Sequence of Gray Code patterns projected onto the object being scanned and capture by the right camera</w:t>
      </w:r>
    </w:p>
    <w:p w:rsidR="005326DF" w:rsidRPr="00126BB3" w:rsidRDefault="005326DF" w:rsidP="005326DF">
      <w:pPr>
        <w:pStyle w:val="Heading2"/>
      </w:pPr>
      <w:r w:rsidRPr="00126BB3">
        <w:t>3D data acquisition</w:t>
      </w:r>
    </w:p>
    <w:p w:rsidR="009632E3" w:rsidRPr="00126BB3" w:rsidRDefault="005326DF" w:rsidP="00237418">
      <w:pPr>
        <w:ind w:firstLineChars="150" w:firstLine="300"/>
        <w:rPr>
          <w:color w:val="000000" w:themeColor="text1"/>
          <w:lang w:val="en-NZ"/>
        </w:rPr>
      </w:pPr>
      <w:r w:rsidRPr="00126BB3">
        <w:rPr>
          <w:color w:val="000000" w:themeColor="text1"/>
          <w:lang w:val="en-NZ"/>
        </w:rPr>
        <w:t>The data acquisition process for this phase of the project  was completed by the Flexscan3D program. It was an automated process which was executed by the software once the stripe patterns have been  successfully captured.</w:t>
      </w:r>
      <w:r w:rsidR="0002004D" w:rsidRPr="00126BB3">
        <w:rPr>
          <w:color w:val="000000" w:themeColor="text1"/>
          <w:lang w:val="en-NZ"/>
        </w:rPr>
        <w:t xml:space="preserve"> The results were displayed in a 3D plo</w:t>
      </w:r>
      <w:r w:rsidR="008E0066" w:rsidRPr="00126BB3">
        <w:rPr>
          <w:color w:val="000000" w:themeColor="text1"/>
          <w:lang w:val="en-NZ"/>
        </w:rPr>
        <w:t>t</w:t>
      </w:r>
      <w:r w:rsidR="0002004D" w:rsidRPr="00126BB3">
        <w:rPr>
          <w:color w:val="000000" w:themeColor="text1"/>
          <w:lang w:val="en-NZ"/>
        </w:rPr>
        <w:t xml:space="preserve"> in the software platform.</w:t>
      </w:r>
    </w:p>
    <w:p w:rsidR="005F629B" w:rsidRPr="00126BB3" w:rsidRDefault="005F629B" w:rsidP="009315A0">
      <w:pPr>
        <w:rPr>
          <w:color w:val="000000" w:themeColor="text1"/>
          <w:lang w:val="en-NZ"/>
        </w:rPr>
      </w:pPr>
      <w:r w:rsidRPr="00126BB3">
        <w:rPr>
          <w:color w:val="000000" w:themeColor="text1"/>
          <w:lang w:val="en-NZ"/>
        </w:rPr>
        <w:t xml:space="preserve">Once the computation is </w:t>
      </w:r>
      <w:r w:rsidR="008E54CF" w:rsidRPr="00126BB3">
        <w:rPr>
          <w:color w:val="000000" w:themeColor="text1"/>
          <w:lang w:val="en-NZ"/>
        </w:rPr>
        <w:t>complete</w:t>
      </w:r>
      <w:r w:rsidRPr="00126BB3">
        <w:rPr>
          <w:color w:val="000000" w:themeColor="text1"/>
          <w:lang w:val="en-NZ"/>
        </w:rPr>
        <w:t xml:space="preserve">, the Flexscan3D software is able to display the 3D data in a solid surface representation which can be rotated. The data can subsequently be exported in the </w:t>
      </w:r>
      <w:r w:rsidR="0002500C" w:rsidRPr="00126BB3">
        <w:rPr>
          <w:color w:val="000000" w:themeColor="text1"/>
          <w:lang w:val="en-NZ"/>
        </w:rPr>
        <w:t>.</w:t>
      </w:r>
      <w:proofErr w:type="spellStart"/>
      <w:r w:rsidR="0002500C" w:rsidRPr="00126BB3">
        <w:rPr>
          <w:color w:val="000000" w:themeColor="text1"/>
          <w:lang w:val="en-NZ"/>
        </w:rPr>
        <w:t>stl</w:t>
      </w:r>
      <w:proofErr w:type="spellEnd"/>
      <w:r w:rsidR="0002500C" w:rsidRPr="00126BB3">
        <w:rPr>
          <w:color w:val="000000" w:themeColor="text1"/>
          <w:lang w:val="en-NZ"/>
        </w:rPr>
        <w:t>, .ply, .</w:t>
      </w:r>
      <w:proofErr w:type="spellStart"/>
      <w:r w:rsidR="0002500C" w:rsidRPr="00126BB3">
        <w:rPr>
          <w:color w:val="000000" w:themeColor="text1"/>
          <w:lang w:val="en-NZ"/>
        </w:rPr>
        <w:t>obj</w:t>
      </w:r>
      <w:proofErr w:type="spellEnd"/>
      <w:r w:rsidR="0002500C" w:rsidRPr="00126BB3">
        <w:rPr>
          <w:color w:val="000000" w:themeColor="text1"/>
          <w:lang w:val="en-NZ"/>
        </w:rPr>
        <w:t xml:space="preserve"> and .</w:t>
      </w:r>
      <w:proofErr w:type="spellStart"/>
      <w:r w:rsidR="0002500C" w:rsidRPr="00126BB3">
        <w:rPr>
          <w:color w:val="000000" w:themeColor="text1"/>
          <w:lang w:val="en-NZ"/>
        </w:rPr>
        <w:t>asc</w:t>
      </w:r>
      <w:proofErr w:type="spellEnd"/>
      <w:r w:rsidR="0002500C" w:rsidRPr="00126BB3">
        <w:rPr>
          <w:color w:val="000000" w:themeColor="text1"/>
          <w:lang w:val="en-NZ"/>
        </w:rPr>
        <w:t xml:space="preserve"> </w:t>
      </w:r>
      <w:r w:rsidR="00DC566B" w:rsidRPr="00126BB3">
        <w:rPr>
          <w:color w:val="000000" w:themeColor="text1"/>
          <w:lang w:val="en-NZ"/>
        </w:rPr>
        <w:t xml:space="preserve"> </w:t>
      </w:r>
      <w:r w:rsidR="0002500C" w:rsidRPr="00126BB3">
        <w:rPr>
          <w:color w:val="000000" w:themeColor="text1"/>
          <w:lang w:val="en-NZ"/>
        </w:rPr>
        <w:t>formats</w:t>
      </w:r>
    </w:p>
    <w:p w:rsidR="0002004D" w:rsidRPr="00126BB3" w:rsidRDefault="0002004D" w:rsidP="0002004D">
      <w:pPr>
        <w:pStyle w:val="Heading2"/>
      </w:pPr>
      <w:r w:rsidRPr="00126BB3">
        <w:lastRenderedPageBreak/>
        <w:t>Scan results</w:t>
      </w:r>
    </w:p>
    <w:p w:rsidR="0002004D" w:rsidRPr="00126BB3" w:rsidRDefault="0002004D" w:rsidP="0002004D">
      <w:pPr>
        <w:ind w:firstLineChars="150" w:firstLine="300"/>
        <w:rPr>
          <w:lang w:val="en-NZ"/>
        </w:rPr>
      </w:pPr>
      <w:r w:rsidRPr="00126BB3">
        <w:rPr>
          <w:lang w:val="en-NZ"/>
        </w:rPr>
        <w:t xml:space="preserve">For the first part of the project, the system was calibrated and several scans were made. It was found that the fine details on the objects were not completely captured by the system. As seen in the Figure 8, model 1 has many holes. Details such as the buttons on the phone are not detected, and are shown as holes on the model. </w:t>
      </w:r>
    </w:p>
    <w:p w:rsidR="0002004D" w:rsidRPr="00126BB3" w:rsidRDefault="0002004D" w:rsidP="0002004D">
      <w:pPr>
        <w:ind w:firstLineChars="150" w:firstLine="300"/>
        <w:rPr>
          <w:lang w:val="en-NZ"/>
        </w:rPr>
      </w:pPr>
      <w:r w:rsidRPr="00126BB3">
        <w:rPr>
          <w:lang w:val="en-NZ"/>
        </w:rPr>
        <w:t xml:space="preserve"> It was later found that the calibration process was not preformed properly for the initial scans. The system yielded much sharper results with the proper calibration. As seen from the model 2 on Figure </w:t>
      </w:r>
      <w:r w:rsidR="00F8778B" w:rsidRPr="00126BB3">
        <w:rPr>
          <w:lang w:val="en-NZ"/>
        </w:rPr>
        <w:t>10</w:t>
      </w:r>
      <w:r w:rsidRPr="00126BB3">
        <w:rPr>
          <w:lang w:val="en-NZ"/>
        </w:rPr>
        <w:t xml:space="preserve"> the buttons on the phone now have much clearer detail. From this we can see the importance of calibration on the quality of the outcome of the scans.</w:t>
      </w:r>
    </w:p>
    <w:p w:rsidR="0002004D" w:rsidRPr="00126BB3" w:rsidRDefault="00331990" w:rsidP="0002004D">
      <w:pPr>
        <w:rPr>
          <w:lang w:val="en-NZ"/>
        </w:rPr>
      </w:pPr>
      <w:r w:rsidRPr="00331990">
        <w:rPr>
          <w:lang w:val="en-NZ" w:eastAsia="zh-TW"/>
        </w:rPr>
        <w:pict>
          <v:group id="_x0000_s1062" style="position:absolute;left:0;text-align:left;margin-left:3.2pt;margin-top:1.2pt;width:123.4pt;height:17.4pt;z-index:251658752" coordorigin="6290,7363" coordsize="2468,348">
            <v:shape id="_x0000_s1063" type="#_x0000_t202" style="position:absolute;left:6290;top:7363;width:407;height:348;mso-width-relative:margin;mso-height-relative:margin" stroked="f">
              <v:fill opacity="0"/>
              <v:textbox style="mso-next-textbox:#_x0000_s1063">
                <w:txbxContent>
                  <w:p w:rsidR="004165D5" w:rsidRPr="00AA0D8A" w:rsidRDefault="004165D5" w:rsidP="0002004D">
                    <w:pPr>
                      <w:rPr>
                        <w:b/>
                        <w:color w:val="FFFFFF"/>
                        <w:sz w:val="24"/>
                        <w:szCs w:val="24"/>
                      </w:rPr>
                    </w:pPr>
                    <w:r w:rsidRPr="00AA0D8A">
                      <w:rPr>
                        <w:b/>
                        <w:color w:val="FFFFFF"/>
                        <w:sz w:val="24"/>
                        <w:szCs w:val="24"/>
                      </w:rPr>
                      <w:t>1</w:t>
                    </w:r>
                  </w:p>
                  <w:p w:rsidR="004165D5" w:rsidRPr="00AA0D8A" w:rsidRDefault="004165D5" w:rsidP="0002004D">
                    <w:pPr>
                      <w:rPr>
                        <w:color w:val="FFFFFF"/>
                      </w:rPr>
                    </w:pPr>
                  </w:p>
                  <w:p w:rsidR="004165D5" w:rsidRDefault="004165D5" w:rsidP="0002004D">
                    <w:r>
                      <w:t>Type a quote from the document or the summary of an interesting point. You can position the text box anywhere in the document. Use the Text Box Tools tab to change the formatting of the pull quote text box.]</w:t>
                    </w:r>
                  </w:p>
                </w:txbxContent>
              </v:textbox>
            </v:shape>
            <v:shape id="_x0000_s1064" type="#_x0000_t202" style="position:absolute;left:8351;top:7363;width:407;height:348;mso-width-relative:margin;mso-height-relative:margin" stroked="f">
              <v:fill opacity="0"/>
              <v:textbox style="mso-next-textbox:#_x0000_s1064">
                <w:txbxContent>
                  <w:p w:rsidR="004165D5" w:rsidRPr="00AA0D8A" w:rsidRDefault="004165D5" w:rsidP="0002004D">
                    <w:pPr>
                      <w:rPr>
                        <w:b/>
                        <w:color w:val="FFFFFF"/>
                        <w:sz w:val="24"/>
                        <w:szCs w:val="24"/>
                      </w:rPr>
                    </w:pPr>
                    <w:r>
                      <w:rPr>
                        <w:b/>
                        <w:color w:val="FFFFFF"/>
                        <w:sz w:val="24"/>
                        <w:szCs w:val="24"/>
                      </w:rPr>
                      <w:t>2</w:t>
                    </w:r>
                  </w:p>
                  <w:p w:rsidR="004165D5" w:rsidRPr="00AA0D8A" w:rsidRDefault="004165D5" w:rsidP="0002004D">
                    <w:pPr>
                      <w:rPr>
                        <w:color w:val="FFFFFF"/>
                      </w:rPr>
                    </w:pPr>
                  </w:p>
                  <w:p w:rsidR="004165D5" w:rsidRDefault="004165D5" w:rsidP="0002004D">
                    <w:r>
                      <w:t>Type a quote from the document or the summary of an interesting point. You can position the text box anywhere in the document. Use the Text Box Tools tab to change the formatting of the pull quote text box.]</w:t>
                    </w:r>
                  </w:p>
                </w:txbxContent>
              </v:textbox>
            </v:shape>
          </v:group>
        </w:pict>
      </w:r>
      <w:r w:rsidR="0002004D" w:rsidRPr="00126BB3">
        <w:rPr>
          <w:noProof/>
          <w:lang w:eastAsia="zh-TW"/>
        </w:rPr>
        <w:drawing>
          <wp:inline distT="0" distB="0" distL="0" distR="0">
            <wp:extent cx="2878455" cy="930275"/>
            <wp:effectExtent l="19050" t="0" r="0" b="0"/>
            <wp:docPr id="19" name="Picture 8" descr="Calibration 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libration combined"/>
                    <pic:cNvPicPr>
                      <a:picLocks noChangeAspect="1" noChangeArrowheads="1"/>
                    </pic:cNvPicPr>
                  </pic:nvPicPr>
                  <pic:blipFill>
                    <a:blip r:embed="rId18" cstate="print"/>
                    <a:srcRect t="8380" b="9772"/>
                    <a:stretch>
                      <a:fillRect/>
                    </a:stretch>
                  </pic:blipFill>
                  <pic:spPr bwMode="auto">
                    <a:xfrm>
                      <a:off x="0" y="0"/>
                      <a:ext cx="2878455" cy="930275"/>
                    </a:xfrm>
                    <a:prstGeom prst="rect">
                      <a:avLst/>
                    </a:prstGeom>
                    <a:noFill/>
                    <a:ln w="9525">
                      <a:noFill/>
                      <a:miter lim="800000"/>
                      <a:headEnd/>
                      <a:tailEnd/>
                    </a:ln>
                  </pic:spPr>
                </pic:pic>
              </a:graphicData>
            </a:graphic>
          </wp:inline>
        </w:drawing>
      </w:r>
    </w:p>
    <w:p w:rsidR="00943949" w:rsidRPr="00126BB3" w:rsidRDefault="0002004D" w:rsidP="00943949">
      <w:pPr>
        <w:pStyle w:val="Figurecaption"/>
        <w:spacing w:before="0"/>
        <w:ind w:right="0"/>
        <w:rPr>
          <w:i w:val="0"/>
          <w:sz w:val="19"/>
          <w:szCs w:val="19"/>
          <w:lang w:val="en-NZ"/>
        </w:rPr>
      </w:pPr>
      <w:r w:rsidRPr="00126BB3">
        <w:rPr>
          <w:sz w:val="19"/>
          <w:szCs w:val="19"/>
          <w:lang w:val="en-NZ"/>
        </w:rPr>
        <w:t xml:space="preserve">Figure </w:t>
      </w:r>
      <w:r w:rsidR="00F8778B" w:rsidRPr="00126BB3">
        <w:rPr>
          <w:sz w:val="19"/>
          <w:szCs w:val="19"/>
          <w:lang w:val="en-NZ"/>
        </w:rPr>
        <w:t>10</w:t>
      </w:r>
      <w:r w:rsidRPr="00126BB3">
        <w:rPr>
          <w:i w:val="0"/>
          <w:sz w:val="19"/>
          <w:szCs w:val="19"/>
          <w:lang w:val="en-NZ"/>
        </w:rPr>
        <w:t>: Comparison of the phone model scanned with the accurately calibrated setting (right) and the inaccurately calibrated setting (left)</w:t>
      </w:r>
    </w:p>
    <w:p w:rsidR="00943949" w:rsidRPr="00126BB3" w:rsidRDefault="00DB6214" w:rsidP="00DB6214">
      <w:pPr>
        <w:ind w:firstLineChars="150" w:firstLine="300"/>
        <w:rPr>
          <w:lang w:val="en-NZ"/>
        </w:rPr>
      </w:pPr>
      <w:r w:rsidRPr="00126BB3">
        <w:rPr>
          <w:noProof/>
          <w:lang w:eastAsia="zh-TW"/>
        </w:rPr>
        <w:drawing>
          <wp:anchor distT="0" distB="0" distL="114300" distR="114300" simplePos="0" relativeHeight="251650560" behindDoc="0" locked="0" layoutInCell="1" allowOverlap="1">
            <wp:simplePos x="0" y="0"/>
            <wp:positionH relativeFrom="column">
              <wp:posOffset>-3166110</wp:posOffset>
            </wp:positionH>
            <wp:positionV relativeFrom="paragraph">
              <wp:posOffset>2248535</wp:posOffset>
            </wp:positionV>
            <wp:extent cx="2846070" cy="1309370"/>
            <wp:effectExtent l="19050" t="0" r="0" b="0"/>
            <wp:wrapTopAndBottom/>
            <wp:docPr id="42" name="Picture 13" descr="SL2-2.png"/>
            <wp:cNvGraphicFramePr/>
            <a:graphic xmlns:a="http://schemas.openxmlformats.org/drawingml/2006/main">
              <a:graphicData uri="http://schemas.openxmlformats.org/drawingml/2006/picture">
                <pic:pic xmlns:pic="http://schemas.openxmlformats.org/drawingml/2006/picture">
                  <pic:nvPicPr>
                    <pic:cNvPr id="7" name="Picture 6" descr="SL2-2.png"/>
                    <pic:cNvPicPr>
                      <a:picLocks noChangeAspect="1"/>
                    </pic:cNvPicPr>
                  </pic:nvPicPr>
                  <pic:blipFill>
                    <a:blip r:embed="rId19" cstate="print"/>
                    <a:stretch>
                      <a:fillRect/>
                    </a:stretch>
                  </pic:blipFill>
                  <pic:spPr>
                    <a:xfrm>
                      <a:off x="0" y="0"/>
                      <a:ext cx="2846070" cy="1309370"/>
                    </a:xfrm>
                    <a:prstGeom prst="rect">
                      <a:avLst/>
                    </a:prstGeom>
                  </pic:spPr>
                </pic:pic>
              </a:graphicData>
            </a:graphic>
          </wp:anchor>
        </w:drawing>
      </w:r>
      <w:r w:rsidR="00943949" w:rsidRPr="00126BB3">
        <w:rPr>
          <w:lang w:val="en-NZ"/>
        </w:rPr>
        <w:t>There were other factors which were also found to have an impact on the quality and accuracy of the model obtained</w:t>
      </w:r>
      <w:r w:rsidR="00474FEC" w:rsidRPr="00126BB3">
        <w:rPr>
          <w:lang w:val="en-NZ"/>
        </w:rPr>
        <w:t>, such as moving the object during the scanning process.</w:t>
      </w:r>
    </w:p>
    <w:p w:rsidR="00DB6214" w:rsidRPr="00126BB3" w:rsidRDefault="00DB6214" w:rsidP="00DB6214">
      <w:pPr>
        <w:ind w:firstLineChars="150" w:firstLine="300"/>
        <w:rPr>
          <w:lang w:val="en-NZ"/>
        </w:rPr>
      </w:pPr>
      <w:r w:rsidRPr="00126BB3">
        <w:rPr>
          <w:lang w:val="en-NZ"/>
        </w:rPr>
        <w:t xml:space="preserve">Small movements which are not avoidable when scanning body parts such as the face, the hand or the arm results in a poor quality 3D model to be reconstructed where much of the information in missing. </w:t>
      </w:r>
      <w:r w:rsidR="00474FEC" w:rsidRPr="00126BB3">
        <w:rPr>
          <w:lang w:val="en-NZ"/>
        </w:rPr>
        <w:t>This is due to that fact that when the objects being scanned moves during the imaging process, the projected lines on the object become distorted somewhat, causing the system to misinterpret the information.</w:t>
      </w:r>
      <w:r w:rsidR="00D01DA6" w:rsidRPr="00126BB3">
        <w:rPr>
          <w:lang w:val="en-NZ"/>
        </w:rPr>
        <w:t xml:space="preserve"> This could lead to noise or information being lost in the final reconstruction of the 3D model.</w:t>
      </w:r>
    </w:p>
    <w:p w:rsidR="00993498" w:rsidRPr="00126BB3" w:rsidRDefault="00993498" w:rsidP="00993498">
      <w:pPr>
        <w:pStyle w:val="Heading1"/>
        <w:rPr>
          <w:lang w:val="en-NZ"/>
        </w:rPr>
      </w:pPr>
      <w:r w:rsidRPr="00126BB3">
        <w:rPr>
          <w:lang w:val="en-NZ"/>
        </w:rPr>
        <w:t>Proof of Concept Algorithm</w:t>
      </w:r>
    </w:p>
    <w:p w:rsidR="00C1409B" w:rsidRPr="00126BB3" w:rsidRDefault="006C0CD1" w:rsidP="00437C66">
      <w:pPr>
        <w:ind w:firstLine="720"/>
        <w:rPr>
          <w:lang w:val="en-NZ"/>
        </w:rPr>
      </w:pPr>
      <w:r w:rsidRPr="00126BB3">
        <w:rPr>
          <w:lang w:val="en-NZ"/>
        </w:rPr>
        <w:t>Throughout the first phase of the project, the commercial program "Flexscan3D" was used in conjunction with the scanning system to produce the 3D results</w:t>
      </w:r>
      <w:r w:rsidR="00FD29FA" w:rsidRPr="00126BB3">
        <w:rPr>
          <w:lang w:val="en-NZ"/>
        </w:rPr>
        <w:t>.</w:t>
      </w:r>
      <w:r w:rsidR="00C1409B" w:rsidRPr="00126BB3">
        <w:rPr>
          <w:color w:val="FF0000"/>
          <w:lang w:val="en-NZ"/>
        </w:rPr>
        <w:t xml:space="preserve"> </w:t>
      </w:r>
      <w:r w:rsidR="00FD29FA" w:rsidRPr="00126BB3">
        <w:rPr>
          <w:lang w:val="en-NZ"/>
        </w:rPr>
        <w:t>Th</w:t>
      </w:r>
      <w:r w:rsidRPr="00126BB3">
        <w:rPr>
          <w:lang w:val="en-NZ"/>
        </w:rPr>
        <w:t>is software operated as a "black box", as it provided no indication of how the data acquisition took place.</w:t>
      </w:r>
      <w:r w:rsidR="00C1409B" w:rsidRPr="00126BB3">
        <w:rPr>
          <w:lang w:val="en-NZ" w:eastAsia="zh-TW"/>
        </w:rPr>
        <w:t xml:space="preserve"> </w:t>
      </w:r>
    </w:p>
    <w:p w:rsidR="003C629A" w:rsidRPr="00126BB3" w:rsidRDefault="00C1409B" w:rsidP="00437C66">
      <w:pPr>
        <w:ind w:firstLineChars="150" w:firstLine="300"/>
        <w:rPr>
          <w:lang w:val="en-NZ" w:eastAsia="zh-TW"/>
        </w:rPr>
      </w:pPr>
      <w:r w:rsidRPr="00126BB3">
        <w:rPr>
          <w:lang w:val="en-NZ"/>
        </w:rPr>
        <w:t>This followed on to t</w:t>
      </w:r>
      <w:r w:rsidR="00993498" w:rsidRPr="00126BB3">
        <w:rPr>
          <w:lang w:val="en-NZ"/>
        </w:rPr>
        <w:t>he secondary objective for our project</w:t>
      </w:r>
      <w:r w:rsidRPr="00126BB3">
        <w:rPr>
          <w:lang w:val="en-NZ"/>
        </w:rPr>
        <w:t>, which</w:t>
      </w:r>
      <w:r w:rsidR="00993498" w:rsidRPr="00126BB3">
        <w:rPr>
          <w:lang w:val="en-NZ"/>
        </w:rPr>
        <w:t xml:space="preserve"> was to devise a method of verifying our understand of how the 3D data is extracted from the 2D images. </w:t>
      </w:r>
      <w:r w:rsidR="004A3EB2" w:rsidRPr="00126BB3">
        <w:rPr>
          <w:lang w:val="en-NZ"/>
        </w:rPr>
        <w:t xml:space="preserve">In this section, the methodologies behind the implemented algorithm will be discussed, along with the limitations and </w:t>
      </w:r>
      <w:r w:rsidR="00E55BE9" w:rsidRPr="00126BB3">
        <w:rPr>
          <w:lang w:val="en-NZ"/>
        </w:rPr>
        <w:t>the results.</w:t>
      </w:r>
      <w:r w:rsidRPr="00126BB3">
        <w:rPr>
          <w:lang w:val="en-NZ" w:eastAsia="zh-TW"/>
        </w:rPr>
        <w:t xml:space="preserve"> </w:t>
      </w:r>
      <w:r w:rsidR="00964150" w:rsidRPr="00126BB3">
        <w:rPr>
          <w:lang w:val="en-NZ" w:eastAsia="zh-TW"/>
        </w:rPr>
        <w:t xml:space="preserve">In the flow </w:t>
      </w:r>
      <w:proofErr w:type="spellStart"/>
      <w:r w:rsidR="00964150" w:rsidRPr="00126BB3">
        <w:rPr>
          <w:lang w:val="en-NZ" w:eastAsia="zh-TW"/>
        </w:rPr>
        <w:t>diagrom</w:t>
      </w:r>
      <w:proofErr w:type="spellEnd"/>
      <w:r w:rsidR="00964150" w:rsidRPr="00126BB3">
        <w:rPr>
          <w:lang w:val="en-NZ" w:eastAsia="zh-TW"/>
        </w:rPr>
        <w:t xml:space="preserve"> </w:t>
      </w:r>
      <w:r w:rsidR="002F6EBA" w:rsidRPr="00126BB3">
        <w:rPr>
          <w:lang w:val="en-NZ" w:eastAsia="zh-TW"/>
        </w:rPr>
        <w:t>on the next page</w:t>
      </w:r>
      <w:r w:rsidR="00964150" w:rsidRPr="00126BB3">
        <w:rPr>
          <w:lang w:val="en-NZ" w:eastAsia="zh-TW"/>
        </w:rPr>
        <w:t>,</w:t>
      </w:r>
      <w:r w:rsidR="003778D2" w:rsidRPr="00126BB3">
        <w:rPr>
          <w:lang w:val="en-NZ" w:eastAsia="zh-TW"/>
        </w:rPr>
        <w:t xml:space="preserve"> an outline of the steps implemented in the algorithm in computing the 3D data</w:t>
      </w:r>
      <w:r w:rsidR="00964150" w:rsidRPr="00126BB3">
        <w:rPr>
          <w:lang w:val="en-NZ" w:eastAsia="zh-TW"/>
        </w:rPr>
        <w:t xml:space="preserve"> has been shown</w:t>
      </w:r>
      <w:r w:rsidR="003778D2" w:rsidRPr="00126BB3">
        <w:rPr>
          <w:lang w:val="en-NZ" w:eastAsia="zh-TW"/>
        </w:rPr>
        <w:t>.</w:t>
      </w:r>
    </w:p>
    <w:p w:rsidR="002F6EBA" w:rsidRPr="00126BB3" w:rsidRDefault="002F6EBA" w:rsidP="00993498">
      <w:pPr>
        <w:rPr>
          <w:lang w:val="en-NZ" w:eastAsia="zh-TW"/>
        </w:rPr>
      </w:pPr>
    </w:p>
    <w:p w:rsidR="002F6EBA" w:rsidRPr="00126BB3" w:rsidRDefault="002F6EBA" w:rsidP="00993498">
      <w:pPr>
        <w:rPr>
          <w:lang w:val="en-NZ" w:eastAsia="zh-TW"/>
        </w:rPr>
      </w:pPr>
    </w:p>
    <w:p w:rsidR="00663B81" w:rsidRPr="00126BB3" w:rsidRDefault="00331990" w:rsidP="00663B81">
      <w:pPr>
        <w:rPr>
          <w:lang w:val="en-NZ" w:eastAsia="zh-TW"/>
        </w:rPr>
      </w:pPr>
      <w:r w:rsidRPr="00331990">
        <w:rPr>
          <w:lang w:val="en-NZ" w:eastAsia="zh-TW"/>
        </w:rPr>
        <w:lastRenderedPageBrea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068" type="#_x0000_t176" style="position:absolute;left:0;text-align:left;margin-left:-.1pt;margin-top:1.8pt;width:229.15pt;height:35.65pt;z-index:251659776">
            <v:textbox style="mso-next-textbox:#_x0000_s1068">
              <w:txbxContent>
                <w:p w:rsidR="004165D5" w:rsidRDefault="004165D5" w:rsidP="00663B81">
                  <w:pPr>
                    <w:jc w:val="center"/>
                  </w:pPr>
                  <w:r>
                    <w:t xml:space="preserve">Load images into MATLAB </w:t>
                  </w:r>
                </w:p>
              </w:txbxContent>
            </v:textbox>
          </v:shape>
        </w:pict>
      </w:r>
    </w:p>
    <w:p w:rsidR="00C1409B" w:rsidRPr="00126BB3" w:rsidRDefault="00C1409B" w:rsidP="00993498">
      <w:pPr>
        <w:rPr>
          <w:lang w:val="en-NZ" w:eastAsia="zh-TW"/>
        </w:rPr>
      </w:pPr>
    </w:p>
    <w:p w:rsidR="00993498" w:rsidRPr="00126BB3" w:rsidRDefault="00993498" w:rsidP="00993498">
      <w:pPr>
        <w:rPr>
          <w:lang w:val="en-NZ"/>
        </w:rPr>
      </w:pPr>
    </w:p>
    <w:p w:rsidR="003C629A" w:rsidRPr="00126BB3" w:rsidRDefault="00331990" w:rsidP="00993498">
      <w:pPr>
        <w:rPr>
          <w:lang w:val="en-NZ"/>
        </w:rPr>
      </w:pPr>
      <w:r>
        <w:rPr>
          <w:noProof/>
          <w:lang w:eastAsia="zh-TW"/>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85" type="#_x0000_t67" style="position:absolute;left:0;text-align:left;margin-left:90.05pt;margin-top:2.95pt;width:40.7pt;height:12.5pt;z-index:251673088" adj="9763,6767">
            <v:textbox style="layout-flow:vertical-ideographic"/>
          </v:shape>
        </w:pict>
      </w:r>
    </w:p>
    <w:p w:rsidR="003C629A" w:rsidRPr="00126BB3" w:rsidRDefault="00331990" w:rsidP="00993498">
      <w:pPr>
        <w:rPr>
          <w:lang w:val="en-NZ"/>
        </w:rPr>
      </w:pPr>
      <w:r w:rsidRPr="00331990">
        <w:rPr>
          <w:lang w:val="en-NZ" w:eastAsia="zh-TW"/>
        </w:rPr>
        <w:pict>
          <v:shape id="_x0000_s1070" type="#_x0000_t176" style="position:absolute;left:0;text-align:left;margin-left:-.1pt;margin-top:3.95pt;width:229.15pt;height:35.65pt;z-index:251660800">
            <v:textbox style="mso-next-textbox:#_x0000_s1070">
              <w:txbxContent>
                <w:p w:rsidR="004165D5" w:rsidRPr="0087671C" w:rsidRDefault="004165D5" w:rsidP="0087671C">
                  <w:pPr>
                    <w:jc w:val="center"/>
                  </w:pPr>
                  <w:r>
                    <w:t>Image binarisation</w:t>
                  </w:r>
                </w:p>
              </w:txbxContent>
            </v:textbox>
          </v:shape>
        </w:pict>
      </w:r>
    </w:p>
    <w:p w:rsidR="003C629A" w:rsidRPr="00126BB3" w:rsidRDefault="003C629A" w:rsidP="00993498">
      <w:pPr>
        <w:rPr>
          <w:lang w:val="en-NZ"/>
        </w:rPr>
      </w:pPr>
    </w:p>
    <w:p w:rsidR="003C629A" w:rsidRPr="00126BB3" w:rsidRDefault="003C629A" w:rsidP="00993498">
      <w:pPr>
        <w:rPr>
          <w:lang w:val="en-NZ"/>
        </w:rPr>
      </w:pPr>
    </w:p>
    <w:p w:rsidR="003C629A" w:rsidRPr="00126BB3" w:rsidRDefault="00331990" w:rsidP="00993498">
      <w:pPr>
        <w:rPr>
          <w:lang w:val="en-NZ"/>
        </w:rPr>
      </w:pPr>
      <w:r>
        <w:rPr>
          <w:noProof/>
          <w:lang w:eastAsia="zh-TW"/>
        </w:rPr>
        <w:pict>
          <v:shape id="_x0000_s1084" type="#_x0000_t67" style="position:absolute;left:0;text-align:left;margin-left:90.05pt;margin-top:5.1pt;width:40.7pt;height:12.5pt;z-index:251672064" adj="8640,6077">
            <v:textbox style="layout-flow:vertical-ideographic"/>
          </v:shape>
        </w:pict>
      </w:r>
    </w:p>
    <w:p w:rsidR="003C629A" w:rsidRPr="00126BB3" w:rsidRDefault="00331990" w:rsidP="00993498">
      <w:pPr>
        <w:rPr>
          <w:lang w:val="en-NZ"/>
        </w:rPr>
      </w:pPr>
      <w:r w:rsidRPr="00331990">
        <w:rPr>
          <w:lang w:val="en-NZ" w:eastAsia="zh-TW"/>
        </w:rPr>
        <w:pict>
          <v:shape id="_x0000_s1071" type="#_x0000_t176" style="position:absolute;left:0;text-align:left;margin-left:-.1pt;margin-top:6.2pt;width:229.15pt;height:35.65pt;z-index:251661824">
            <v:textbox style="mso-next-textbox:#_x0000_s1071">
              <w:txbxContent>
                <w:p w:rsidR="004165D5" w:rsidRPr="0087671C" w:rsidRDefault="004165D5" w:rsidP="004B6A08">
                  <w:pPr>
                    <w:jc w:val="center"/>
                  </w:pPr>
                  <w:r>
                    <w:t>Noise reduction</w:t>
                  </w:r>
                </w:p>
              </w:txbxContent>
            </v:textbox>
          </v:shape>
        </w:pict>
      </w:r>
    </w:p>
    <w:p w:rsidR="003C629A" w:rsidRPr="00126BB3" w:rsidRDefault="003C629A" w:rsidP="00993498">
      <w:pPr>
        <w:rPr>
          <w:lang w:val="en-NZ"/>
        </w:rPr>
      </w:pPr>
    </w:p>
    <w:p w:rsidR="003C629A" w:rsidRPr="00126BB3" w:rsidRDefault="003C629A" w:rsidP="00993498">
      <w:pPr>
        <w:rPr>
          <w:lang w:val="en-NZ"/>
        </w:rPr>
      </w:pPr>
    </w:p>
    <w:p w:rsidR="003C629A" w:rsidRPr="00126BB3" w:rsidRDefault="00331990" w:rsidP="00993498">
      <w:pPr>
        <w:rPr>
          <w:lang w:val="en-NZ"/>
        </w:rPr>
      </w:pPr>
      <w:r>
        <w:rPr>
          <w:noProof/>
          <w:lang w:eastAsia="zh-TW"/>
        </w:rPr>
        <w:pict>
          <v:shape id="_x0000_s1086" type="#_x0000_t67" style="position:absolute;left:0;text-align:left;margin-left:90.05pt;margin-top:7.45pt;width:40.7pt;height:12.5pt;z-index:251674112" adj="8640,6077">
            <v:textbox style="layout-flow:vertical-ideographic"/>
          </v:shape>
        </w:pict>
      </w:r>
    </w:p>
    <w:p w:rsidR="003C629A" w:rsidRPr="00126BB3" w:rsidRDefault="00331990" w:rsidP="00993498">
      <w:pPr>
        <w:rPr>
          <w:lang w:val="en-NZ"/>
        </w:rPr>
      </w:pPr>
      <w:r w:rsidRPr="00331990">
        <w:rPr>
          <w:lang w:val="en-NZ" w:eastAsia="zh-TW"/>
        </w:rPr>
        <w:pict>
          <v:shape id="_x0000_s1072" type="#_x0000_t176" style="position:absolute;left:0;text-align:left;margin-left:-.1pt;margin-top:8.45pt;width:229.15pt;height:35.65pt;z-index:251662848">
            <v:textbox style="mso-next-textbox:#_x0000_s1072">
              <w:txbxContent>
                <w:p w:rsidR="004165D5" w:rsidRPr="000643EC" w:rsidRDefault="004165D5" w:rsidP="000643EC">
                  <w:pPr>
                    <w:jc w:val="center"/>
                  </w:pPr>
                  <w:r>
                    <w:t>Striped Images decoded for individual points on the</w:t>
                  </w:r>
                  <w:r w:rsidRPr="000643EC">
                    <w:t xml:space="preserve"> </w:t>
                  </w:r>
                  <w:r>
                    <w:t>object of interest</w:t>
                  </w:r>
                </w:p>
              </w:txbxContent>
            </v:textbox>
          </v:shape>
        </w:pict>
      </w:r>
    </w:p>
    <w:p w:rsidR="003C629A" w:rsidRPr="00126BB3" w:rsidRDefault="003C629A" w:rsidP="00993498">
      <w:pPr>
        <w:rPr>
          <w:lang w:val="en-NZ"/>
        </w:rPr>
      </w:pPr>
    </w:p>
    <w:p w:rsidR="003C629A" w:rsidRPr="00126BB3" w:rsidRDefault="003C629A" w:rsidP="00993498">
      <w:pPr>
        <w:rPr>
          <w:lang w:val="en-NZ"/>
        </w:rPr>
      </w:pPr>
    </w:p>
    <w:p w:rsidR="00900F20" w:rsidRPr="00126BB3" w:rsidRDefault="00331990" w:rsidP="00993498">
      <w:pPr>
        <w:rPr>
          <w:lang w:val="en-NZ"/>
        </w:rPr>
      </w:pPr>
      <w:r w:rsidRPr="00331990">
        <w:rPr>
          <w:sz w:val="24"/>
          <w:szCs w:val="24"/>
        </w:rPr>
        <w:pict>
          <v:shape id="_x0000_s1088" type="#_x0000_t67" style="position:absolute;left:0;text-align:left;margin-left:90.05pt;margin-top:9.6pt;width:40.7pt;height:12.5pt;z-index:251676160" adj="8640,6077">
            <v:textbox style="layout-flow:vertical-ideographic"/>
          </v:shape>
        </w:pict>
      </w:r>
    </w:p>
    <w:p w:rsidR="003C629A" w:rsidRPr="00126BB3" w:rsidRDefault="00331990" w:rsidP="00993498">
      <w:pPr>
        <w:rPr>
          <w:lang w:val="en-NZ"/>
        </w:rPr>
      </w:pPr>
      <w:r w:rsidRPr="00331990">
        <w:rPr>
          <w:lang w:val="en-NZ" w:eastAsia="zh-TW"/>
        </w:rPr>
        <w:pict>
          <v:shape id="_x0000_s1076" type="#_x0000_t176" style="position:absolute;left:0;text-align:left;margin-left:-.1pt;margin-top:10.6pt;width:229.15pt;height:35.65pt;z-index:251665920">
            <v:textbox style="mso-next-textbox:#_x0000_s1076">
              <w:txbxContent>
                <w:p w:rsidR="004165D5" w:rsidRDefault="004165D5" w:rsidP="009415D1">
                  <w:pPr>
                    <w:jc w:val="center"/>
                  </w:pPr>
                  <w:r>
                    <w:t xml:space="preserve">Decoded points </w:t>
                  </w:r>
                  <w:r w:rsidRPr="003C629A">
                    <w:rPr>
                      <w:lang w:val="en-NZ"/>
                    </w:rPr>
                    <w:t>analysed</w:t>
                  </w:r>
                  <w:r>
                    <w:t xml:space="preserve"> in correspondence matching</w:t>
                  </w:r>
                </w:p>
                <w:p w:rsidR="004165D5" w:rsidRPr="009415D1" w:rsidRDefault="004165D5" w:rsidP="009415D1"/>
              </w:txbxContent>
            </v:textbox>
          </v:shape>
        </w:pict>
      </w:r>
    </w:p>
    <w:p w:rsidR="003C629A" w:rsidRPr="00126BB3" w:rsidRDefault="003C629A" w:rsidP="00993498">
      <w:pPr>
        <w:rPr>
          <w:lang w:val="en-NZ"/>
        </w:rPr>
      </w:pPr>
    </w:p>
    <w:p w:rsidR="003C629A" w:rsidRPr="00126BB3" w:rsidRDefault="003C629A" w:rsidP="00993498">
      <w:pPr>
        <w:rPr>
          <w:lang w:val="en-NZ"/>
        </w:rPr>
      </w:pPr>
    </w:p>
    <w:p w:rsidR="003C629A" w:rsidRPr="00126BB3" w:rsidRDefault="0055753D" w:rsidP="00993498">
      <w:pPr>
        <w:rPr>
          <w:lang w:val="en-NZ"/>
        </w:rPr>
      </w:pPr>
      <w:r w:rsidRPr="00126BB3">
        <w:rPr>
          <w:noProof/>
          <w:lang w:eastAsia="zh-TW"/>
        </w:rPr>
        <w:drawing>
          <wp:anchor distT="0" distB="0" distL="114300" distR="114300" simplePos="0" relativeHeight="251652608" behindDoc="0" locked="0" layoutInCell="1" allowOverlap="1">
            <wp:simplePos x="0" y="0"/>
            <wp:positionH relativeFrom="column">
              <wp:posOffset>3264535</wp:posOffset>
            </wp:positionH>
            <wp:positionV relativeFrom="paragraph">
              <wp:posOffset>113665</wp:posOffset>
            </wp:positionV>
            <wp:extent cx="2872105" cy="1016635"/>
            <wp:effectExtent l="19050" t="0" r="4445" b="0"/>
            <wp:wrapTopAndBottom/>
            <wp:docPr id="44" name="Picture 7" descr="C:\Users\Daniel\Desktop\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niel\Desktop\Capture3.PNG"/>
                    <pic:cNvPicPr>
                      <a:picLocks noChangeAspect="1" noChangeArrowheads="1"/>
                    </pic:cNvPicPr>
                  </pic:nvPicPr>
                  <pic:blipFill>
                    <a:blip r:embed="rId20" cstate="print"/>
                    <a:srcRect/>
                    <a:stretch>
                      <a:fillRect/>
                    </a:stretch>
                  </pic:blipFill>
                  <pic:spPr bwMode="auto">
                    <a:xfrm>
                      <a:off x="0" y="0"/>
                      <a:ext cx="2872105" cy="1016635"/>
                    </a:xfrm>
                    <a:prstGeom prst="rect">
                      <a:avLst/>
                    </a:prstGeom>
                    <a:noFill/>
                    <a:ln w="9525">
                      <a:noFill/>
                      <a:miter lim="800000"/>
                      <a:headEnd/>
                      <a:tailEnd/>
                    </a:ln>
                  </pic:spPr>
                </pic:pic>
              </a:graphicData>
            </a:graphic>
          </wp:anchor>
        </w:drawing>
      </w:r>
    </w:p>
    <w:p w:rsidR="003C629A" w:rsidRPr="00126BB3" w:rsidRDefault="00331990" w:rsidP="00993498">
      <w:pPr>
        <w:rPr>
          <w:lang w:val="en-NZ"/>
        </w:rPr>
      </w:pPr>
      <w:r w:rsidRPr="00331990">
        <w:rPr>
          <w:sz w:val="24"/>
          <w:szCs w:val="24"/>
        </w:rPr>
        <w:pict>
          <v:shape id="_x0000_s1089" type="#_x0000_t67" style="position:absolute;left:0;text-align:left;margin-left:90.05pt;margin-top:.3pt;width:40.7pt;height:12.5pt;z-index:251678208" adj="8640,6077">
            <v:textbox style="layout-flow:vertical-ideographic"/>
          </v:shape>
        </w:pict>
      </w:r>
    </w:p>
    <w:p w:rsidR="003C629A" w:rsidRPr="00126BB3" w:rsidRDefault="00331990" w:rsidP="00993498">
      <w:pPr>
        <w:rPr>
          <w:lang w:val="en-NZ"/>
        </w:rPr>
      </w:pPr>
      <w:r w:rsidRPr="00331990">
        <w:rPr>
          <w:lang w:val="en-NZ" w:eastAsia="zh-TW"/>
        </w:rPr>
        <w:pict>
          <v:shape id="_x0000_s1075" type="#_x0000_t176" style="position:absolute;left:0;text-align:left;margin-left:-.1pt;margin-top:1.3pt;width:229.15pt;height:35.65pt;z-index:251664896">
            <v:textbox style="mso-next-textbox:#_x0000_s1075">
              <w:txbxContent>
                <w:p w:rsidR="004165D5" w:rsidRDefault="004165D5" w:rsidP="009415D1">
                  <w:pPr>
                    <w:jc w:val="center"/>
                  </w:pPr>
                  <w:r>
                    <w:t>Triangulation</w:t>
                  </w:r>
                </w:p>
                <w:p w:rsidR="004165D5" w:rsidRPr="009415D1" w:rsidRDefault="004165D5" w:rsidP="009415D1"/>
              </w:txbxContent>
            </v:textbox>
          </v:shape>
        </w:pict>
      </w:r>
    </w:p>
    <w:p w:rsidR="003C629A" w:rsidRPr="00126BB3" w:rsidRDefault="003C629A" w:rsidP="00993498">
      <w:pPr>
        <w:rPr>
          <w:lang w:val="en-NZ"/>
        </w:rPr>
      </w:pPr>
    </w:p>
    <w:p w:rsidR="003C629A" w:rsidRPr="00126BB3" w:rsidRDefault="003C629A" w:rsidP="00993498">
      <w:pPr>
        <w:rPr>
          <w:lang w:val="en-NZ"/>
        </w:rPr>
      </w:pPr>
    </w:p>
    <w:p w:rsidR="003C629A" w:rsidRPr="00126BB3" w:rsidRDefault="00331990" w:rsidP="00993498">
      <w:pPr>
        <w:rPr>
          <w:lang w:val="en-NZ"/>
        </w:rPr>
      </w:pPr>
      <w:r w:rsidRPr="00331990">
        <w:rPr>
          <w:sz w:val="24"/>
          <w:szCs w:val="24"/>
        </w:rPr>
        <w:pict>
          <v:shape id="_x0000_s1090" type="#_x0000_t67" style="position:absolute;left:0;text-align:left;margin-left:90.3pt;margin-top:2.45pt;width:40.7pt;height:12.5pt;z-index:251680256" adj="8640,6077">
            <v:textbox style="layout-flow:vertical-ideographic"/>
          </v:shape>
        </w:pict>
      </w:r>
    </w:p>
    <w:p w:rsidR="003C629A" w:rsidRPr="00126BB3" w:rsidRDefault="00331990" w:rsidP="00993498">
      <w:pPr>
        <w:rPr>
          <w:lang w:val="en-NZ"/>
        </w:rPr>
      </w:pPr>
      <w:r w:rsidRPr="00331990">
        <w:rPr>
          <w:lang w:val="en-NZ" w:eastAsia="zh-TW"/>
        </w:rPr>
        <w:pict>
          <v:shape id="_x0000_s1073" type="#_x0000_t176" style="position:absolute;left:0;text-align:left;margin-left:-.1pt;margin-top:4.25pt;width:229.15pt;height:35.65pt;z-index:251663872">
            <v:textbox style="mso-next-textbox:#_x0000_s1073">
              <w:txbxContent>
                <w:p w:rsidR="004165D5" w:rsidRDefault="004165D5" w:rsidP="003C629A">
                  <w:pPr>
                    <w:jc w:val="center"/>
                  </w:pPr>
                  <w:r>
                    <w:t>Display 3D data</w:t>
                  </w:r>
                </w:p>
              </w:txbxContent>
            </v:textbox>
          </v:shape>
        </w:pict>
      </w:r>
    </w:p>
    <w:p w:rsidR="003C629A" w:rsidRPr="00126BB3" w:rsidRDefault="003C629A" w:rsidP="00993498">
      <w:pPr>
        <w:rPr>
          <w:lang w:val="en-NZ"/>
        </w:rPr>
      </w:pPr>
    </w:p>
    <w:p w:rsidR="003C629A" w:rsidRPr="00126BB3" w:rsidRDefault="003C629A" w:rsidP="00993498">
      <w:pPr>
        <w:rPr>
          <w:lang w:val="en-NZ"/>
        </w:rPr>
      </w:pPr>
    </w:p>
    <w:p w:rsidR="003C629A" w:rsidRPr="00126BB3" w:rsidRDefault="003C629A" w:rsidP="00993498">
      <w:pPr>
        <w:rPr>
          <w:lang w:val="en-NZ"/>
        </w:rPr>
      </w:pPr>
    </w:p>
    <w:p w:rsidR="00B97213" w:rsidRPr="00126BB3" w:rsidRDefault="00B97213" w:rsidP="00B97213">
      <w:pPr>
        <w:pStyle w:val="Heading2"/>
      </w:pPr>
      <w:r w:rsidRPr="00126BB3">
        <w:t>Algorithm characteristics</w:t>
      </w:r>
      <w:r w:rsidR="00735A8F" w:rsidRPr="00126BB3">
        <w:t xml:space="preserve"> and features</w:t>
      </w:r>
    </w:p>
    <w:p w:rsidR="00B97213" w:rsidRPr="00126BB3" w:rsidRDefault="00735A8F" w:rsidP="005F4033">
      <w:pPr>
        <w:ind w:firstLineChars="150" w:firstLine="300"/>
        <w:rPr>
          <w:lang w:val="en-NZ"/>
        </w:rPr>
      </w:pPr>
      <w:r w:rsidRPr="00126BB3">
        <w:rPr>
          <w:lang w:val="en-NZ"/>
        </w:rPr>
        <w:t xml:space="preserve">The proposed algorithm </w:t>
      </w:r>
      <w:r w:rsidR="00793310" w:rsidRPr="00126BB3">
        <w:rPr>
          <w:lang w:val="en-NZ"/>
        </w:rPr>
        <w:t>was</w:t>
      </w:r>
      <w:r w:rsidRPr="00126BB3">
        <w:rPr>
          <w:lang w:val="en-NZ"/>
        </w:rPr>
        <w:t xml:space="preserve"> implemented in </w:t>
      </w:r>
      <w:r w:rsidR="00231B43" w:rsidRPr="00126BB3">
        <w:rPr>
          <w:lang w:val="en-NZ"/>
        </w:rPr>
        <w:t>MATLAB.</w:t>
      </w:r>
      <w:r w:rsidR="00ED411C" w:rsidRPr="00126BB3">
        <w:rPr>
          <w:lang w:val="en-NZ"/>
        </w:rPr>
        <w:t xml:space="preserve"> The same sca</w:t>
      </w:r>
      <w:r w:rsidR="0035313D" w:rsidRPr="00126BB3">
        <w:rPr>
          <w:lang w:val="en-NZ"/>
        </w:rPr>
        <w:t>nner setup was used as it was</w:t>
      </w:r>
      <w:r w:rsidR="00ED411C" w:rsidRPr="00126BB3">
        <w:rPr>
          <w:lang w:val="en-NZ"/>
        </w:rPr>
        <w:t xml:space="preserve"> felt that the 2D images obtained from the previous system was of a good quality to build the new algorithm upon.</w:t>
      </w:r>
      <w:r w:rsidR="003C5B76" w:rsidRPr="00126BB3">
        <w:rPr>
          <w:lang w:val="en-NZ"/>
        </w:rPr>
        <w:t xml:space="preserve"> As the objectives of this task was not to replicate the commercial software in its entirety, but rather an exercise to prove our concept</w:t>
      </w:r>
      <w:r w:rsidR="00F46F02" w:rsidRPr="00126BB3">
        <w:rPr>
          <w:lang w:val="en-NZ"/>
        </w:rPr>
        <w:t xml:space="preserve"> of the data acquisition, a simplified method was </w:t>
      </w:r>
      <w:r w:rsidR="003C38A4" w:rsidRPr="00126BB3">
        <w:rPr>
          <w:lang w:val="en-NZ"/>
        </w:rPr>
        <w:t>implemented</w:t>
      </w:r>
      <w:r w:rsidR="00F46F02" w:rsidRPr="00126BB3">
        <w:rPr>
          <w:lang w:val="en-NZ"/>
        </w:rPr>
        <w:t>.</w:t>
      </w:r>
      <w:r w:rsidR="003C38A4" w:rsidRPr="00126BB3">
        <w:rPr>
          <w:lang w:val="en-NZ"/>
        </w:rPr>
        <w:t xml:space="preserve"> For the simplified algorithm, the calibration process was removed, and a more generalised form of triangulation </w:t>
      </w:r>
      <w:r w:rsidR="0035313D" w:rsidRPr="00126BB3">
        <w:rPr>
          <w:lang w:val="en-NZ"/>
        </w:rPr>
        <w:t>was</w:t>
      </w:r>
      <w:r w:rsidR="003C38A4" w:rsidRPr="00126BB3">
        <w:rPr>
          <w:lang w:val="en-NZ"/>
        </w:rPr>
        <w:t xml:space="preserve"> preformed</w:t>
      </w:r>
      <w:r w:rsidR="00957D3B" w:rsidRPr="00126BB3">
        <w:rPr>
          <w:lang w:val="en-NZ"/>
        </w:rPr>
        <w:t>.</w:t>
      </w:r>
    </w:p>
    <w:p w:rsidR="00EE7524" w:rsidRPr="00126BB3" w:rsidRDefault="00EE7524" w:rsidP="005F4033">
      <w:pPr>
        <w:ind w:firstLineChars="150" w:firstLine="300"/>
        <w:rPr>
          <w:lang w:val="en-NZ"/>
        </w:rPr>
      </w:pPr>
    </w:p>
    <w:p w:rsidR="00EE7524" w:rsidRPr="00126BB3" w:rsidRDefault="00EE7524" w:rsidP="00EE7524">
      <w:pPr>
        <w:pStyle w:val="Heading2"/>
      </w:pPr>
      <w:r w:rsidRPr="00126BB3">
        <w:t>Loading Images into MATLAB</w:t>
      </w:r>
    </w:p>
    <w:p w:rsidR="00EE7524" w:rsidRPr="00126BB3" w:rsidRDefault="00EE7524" w:rsidP="00437C66">
      <w:pPr>
        <w:ind w:firstLineChars="150" w:firstLine="300"/>
        <w:rPr>
          <w:lang w:val="en-NZ"/>
        </w:rPr>
      </w:pPr>
      <w:r w:rsidRPr="00126BB3">
        <w:rPr>
          <w:lang w:val="en-NZ"/>
        </w:rPr>
        <w:t>The first function to be implemented in the algorithm is the ability to load the 2D photos acquired by the scanner. A script was written to load the bitmap images into MATLAB in the form of a matrix. Each cell of the matrix represented a pixel of the image, which allowed for the direct manipulation of pixel data to take place. This was important, as for the system to recognise the stripes which were captured, a process called binarisation was required.</w:t>
      </w:r>
    </w:p>
    <w:p w:rsidR="00EE7524" w:rsidRPr="00126BB3" w:rsidRDefault="00EE7524" w:rsidP="005F4033">
      <w:pPr>
        <w:ind w:firstLineChars="150" w:firstLine="300"/>
        <w:rPr>
          <w:lang w:val="en-NZ"/>
        </w:rPr>
      </w:pPr>
    </w:p>
    <w:p w:rsidR="00A678AB" w:rsidRPr="00126BB3" w:rsidRDefault="00EE7524" w:rsidP="00FD29FA">
      <w:pPr>
        <w:pStyle w:val="Heading2"/>
      </w:pPr>
      <w:r w:rsidRPr="00126BB3">
        <w:lastRenderedPageBreak/>
        <w:t xml:space="preserve">Image </w:t>
      </w:r>
      <w:r w:rsidR="00A678AB" w:rsidRPr="00126BB3">
        <w:t>Binarisation</w:t>
      </w:r>
    </w:p>
    <w:p w:rsidR="009D3183" w:rsidRPr="00126BB3" w:rsidRDefault="00A678AB" w:rsidP="00437C66">
      <w:pPr>
        <w:ind w:firstLineChars="150" w:firstLine="300"/>
        <w:rPr>
          <w:lang w:val="en-NZ"/>
        </w:rPr>
      </w:pPr>
      <w:r w:rsidRPr="00126BB3">
        <w:rPr>
          <w:lang w:val="en-NZ"/>
        </w:rPr>
        <w:t xml:space="preserve">For the purposes of interpreting the stripe patterns acquired from the </w:t>
      </w:r>
      <w:r w:rsidR="00FB5A31" w:rsidRPr="00126BB3">
        <w:rPr>
          <w:lang w:val="en-NZ"/>
        </w:rPr>
        <w:t>images, binary values are required. The gray code, which was implemented for this project, consists of only black and white patterns</w:t>
      </w:r>
      <w:r w:rsidR="005A5FE8" w:rsidRPr="00126BB3">
        <w:rPr>
          <w:lang w:val="en-NZ"/>
        </w:rPr>
        <w:t>, thus is represented by zero</w:t>
      </w:r>
      <w:r w:rsidR="00EB05BE" w:rsidRPr="00126BB3">
        <w:rPr>
          <w:lang w:val="en-NZ"/>
        </w:rPr>
        <w:t>s</w:t>
      </w:r>
      <w:r w:rsidR="005A5FE8" w:rsidRPr="00126BB3">
        <w:rPr>
          <w:lang w:val="en-NZ"/>
        </w:rPr>
        <w:t xml:space="preserve"> and one</w:t>
      </w:r>
      <w:r w:rsidR="00EB05BE" w:rsidRPr="00126BB3">
        <w:rPr>
          <w:lang w:val="en-NZ"/>
        </w:rPr>
        <w:t>s</w:t>
      </w:r>
      <w:r w:rsidR="00FB5A31" w:rsidRPr="00126BB3">
        <w:rPr>
          <w:lang w:val="en-NZ"/>
        </w:rPr>
        <w:t>. However, u</w:t>
      </w:r>
      <w:r w:rsidRPr="00126BB3">
        <w:rPr>
          <w:lang w:val="en-NZ"/>
        </w:rPr>
        <w:t xml:space="preserve">pon inspecting the numerical values of each pixel for a bitmap image taken by the system, one would discover a </w:t>
      </w:r>
      <w:r w:rsidR="00EE7524" w:rsidRPr="00126BB3">
        <w:rPr>
          <w:lang w:val="en-NZ"/>
        </w:rPr>
        <w:t>number</w:t>
      </w:r>
      <w:r w:rsidR="00EB05BE" w:rsidRPr="00126BB3">
        <w:rPr>
          <w:lang w:val="en-NZ"/>
        </w:rPr>
        <w:t>s</w:t>
      </w:r>
      <w:r w:rsidR="00EE7524" w:rsidRPr="00126BB3">
        <w:rPr>
          <w:lang w:val="en-NZ"/>
        </w:rPr>
        <w:t xml:space="preserve"> ranging from 0 to 255</w:t>
      </w:r>
      <w:r w:rsidRPr="00126BB3">
        <w:rPr>
          <w:lang w:val="en-NZ"/>
        </w:rPr>
        <w:t>.</w:t>
      </w:r>
      <w:r w:rsidR="004F1F93" w:rsidRPr="00126BB3">
        <w:rPr>
          <w:lang w:val="en-NZ"/>
        </w:rPr>
        <w:t xml:space="preserve"> </w:t>
      </w:r>
      <w:r w:rsidR="00B03873" w:rsidRPr="00126BB3">
        <w:rPr>
          <w:lang w:val="en-NZ"/>
        </w:rPr>
        <w:t>Therefore, to decode the stripped pattern</w:t>
      </w:r>
      <w:r w:rsidR="00EE7524" w:rsidRPr="00126BB3">
        <w:rPr>
          <w:lang w:val="en-NZ"/>
        </w:rPr>
        <w:t>s and compare them to the gray code</w:t>
      </w:r>
      <w:r w:rsidR="00B03873" w:rsidRPr="00126BB3">
        <w:rPr>
          <w:lang w:val="en-NZ"/>
        </w:rPr>
        <w:t xml:space="preserve">, the pixel values must be mapped to a binary value of either </w:t>
      </w:r>
      <w:r w:rsidR="005A5FE8" w:rsidRPr="00126BB3">
        <w:rPr>
          <w:lang w:val="en-NZ"/>
        </w:rPr>
        <w:t>zero or one</w:t>
      </w:r>
      <w:r w:rsidR="00B03873" w:rsidRPr="00126BB3">
        <w:rPr>
          <w:lang w:val="en-NZ"/>
        </w:rPr>
        <w:t>.</w:t>
      </w:r>
    </w:p>
    <w:p w:rsidR="00EE7524" w:rsidRPr="00126BB3" w:rsidRDefault="00EE7524" w:rsidP="00437C66">
      <w:pPr>
        <w:ind w:firstLineChars="150" w:firstLine="300"/>
        <w:rPr>
          <w:lang w:val="en-NZ"/>
        </w:rPr>
      </w:pPr>
      <w:r w:rsidRPr="00126BB3">
        <w:rPr>
          <w:lang w:val="en-NZ"/>
        </w:rPr>
        <w:t xml:space="preserve">To achieve this, each pixel value, now loaded into a matrix in MATLAB, is compared to a threshold value. </w:t>
      </w:r>
      <w:r w:rsidR="00C671A5" w:rsidRPr="00126BB3">
        <w:rPr>
          <w:lang w:val="en-NZ"/>
        </w:rPr>
        <w:t>If the pixel number is less than the threshold, the pixel is binarised to the value of zero while if it's higher than the thr</w:t>
      </w:r>
      <w:r w:rsidR="005A5FE8" w:rsidRPr="00126BB3">
        <w:rPr>
          <w:lang w:val="en-NZ"/>
        </w:rPr>
        <w:t>eshold, the value is mapped to one</w:t>
      </w:r>
      <w:r w:rsidR="00C671A5" w:rsidRPr="00126BB3">
        <w:rPr>
          <w:lang w:val="en-NZ"/>
        </w:rPr>
        <w:t>.</w:t>
      </w:r>
    </w:p>
    <w:p w:rsidR="004318E2" w:rsidRPr="00126BB3" w:rsidRDefault="00D25D0E" w:rsidP="00F97D6A">
      <w:pPr>
        <w:rPr>
          <w:color w:val="FF0000"/>
          <w:lang w:val="en-NZ"/>
        </w:rPr>
      </w:pPr>
      <w:r w:rsidRPr="00126BB3">
        <w:rPr>
          <w:lang w:val="en-NZ"/>
        </w:rPr>
        <w:t>An example of the image before and after binarisation is shown in</w:t>
      </w:r>
      <w:r w:rsidR="0087600F" w:rsidRPr="00126BB3">
        <w:rPr>
          <w:lang w:val="en-NZ"/>
        </w:rPr>
        <w:t xml:space="preserve"> Figure 11.</w:t>
      </w:r>
    </w:p>
    <w:p w:rsidR="0087600F" w:rsidRPr="00126BB3" w:rsidRDefault="0055753D" w:rsidP="0055753D">
      <w:pPr>
        <w:pStyle w:val="Figurecaption"/>
        <w:spacing w:before="0"/>
        <w:ind w:right="0"/>
        <w:rPr>
          <w:i w:val="0"/>
          <w:sz w:val="19"/>
          <w:szCs w:val="19"/>
          <w:lang w:val="en-NZ"/>
        </w:rPr>
      </w:pPr>
      <w:r w:rsidRPr="00126BB3">
        <w:rPr>
          <w:sz w:val="19"/>
          <w:szCs w:val="19"/>
          <w:lang w:val="en-NZ"/>
        </w:rPr>
        <w:t>Figure 1</w:t>
      </w:r>
      <w:r w:rsidR="0087600F" w:rsidRPr="00126BB3">
        <w:rPr>
          <w:sz w:val="19"/>
          <w:szCs w:val="19"/>
          <w:lang w:val="en-NZ"/>
        </w:rPr>
        <w:t>1</w:t>
      </w:r>
      <w:r w:rsidRPr="00126BB3">
        <w:rPr>
          <w:i w:val="0"/>
          <w:sz w:val="19"/>
          <w:szCs w:val="19"/>
          <w:lang w:val="en-NZ"/>
        </w:rPr>
        <w:t xml:space="preserve">: Comparison of the </w:t>
      </w:r>
      <w:r w:rsidR="0087600F" w:rsidRPr="00126BB3">
        <w:rPr>
          <w:i w:val="0"/>
          <w:sz w:val="19"/>
          <w:szCs w:val="19"/>
          <w:lang w:val="en-NZ"/>
        </w:rPr>
        <w:t>phone image before (left) and after binarisation (right)</w:t>
      </w:r>
    </w:p>
    <w:p w:rsidR="0087600F" w:rsidRPr="00126BB3" w:rsidRDefault="0087600F" w:rsidP="00437C66">
      <w:pPr>
        <w:ind w:firstLineChars="150" w:firstLine="300"/>
        <w:rPr>
          <w:lang w:val="en-NZ"/>
        </w:rPr>
      </w:pPr>
      <w:r w:rsidRPr="00126BB3">
        <w:rPr>
          <w:lang w:val="en-NZ"/>
        </w:rPr>
        <w:t>The binarisation process removes much of the background information which is not required from the images. As shown in Figure 11, the unbinarised image on the left has a part of the white background visible behind the phone. Upon binarisation, however, it can be seen that the background is no longer visible.</w:t>
      </w:r>
    </w:p>
    <w:p w:rsidR="008D4C4B" w:rsidRPr="00126BB3" w:rsidRDefault="008D4C4B" w:rsidP="008D4C4B">
      <w:pPr>
        <w:pStyle w:val="Heading2"/>
      </w:pPr>
      <w:r w:rsidRPr="00126BB3">
        <w:t>Noise reduction</w:t>
      </w:r>
    </w:p>
    <w:p w:rsidR="00BB526F" w:rsidRPr="00126BB3" w:rsidRDefault="00AA009D" w:rsidP="00437C66">
      <w:pPr>
        <w:ind w:firstLineChars="150" w:firstLine="300"/>
        <w:rPr>
          <w:lang w:val="en-NZ"/>
        </w:rPr>
      </w:pPr>
      <w:r w:rsidRPr="00126BB3">
        <w:rPr>
          <w:lang w:val="en-NZ"/>
        </w:rPr>
        <w:t xml:space="preserve">As the range of the camera is quite large, unavoidable unwanted data is captured on occasion. In this case, as seen in </w:t>
      </w:r>
      <w:r w:rsidR="00795939" w:rsidRPr="00126BB3">
        <w:rPr>
          <w:lang w:val="en-NZ"/>
        </w:rPr>
        <w:t xml:space="preserve">Figure 12, </w:t>
      </w:r>
      <w:r w:rsidR="00C44D89" w:rsidRPr="00126BB3">
        <w:rPr>
          <w:lang w:val="en-NZ"/>
        </w:rPr>
        <w:t>parts</w:t>
      </w:r>
      <w:r w:rsidRPr="00126BB3">
        <w:rPr>
          <w:lang w:val="en-NZ"/>
        </w:rPr>
        <w:t xml:space="preserve"> of the </w:t>
      </w:r>
      <w:r w:rsidR="00C44D89" w:rsidRPr="00126BB3">
        <w:rPr>
          <w:lang w:val="en-NZ"/>
        </w:rPr>
        <w:t xml:space="preserve">white </w:t>
      </w:r>
      <w:r w:rsidRPr="00126BB3">
        <w:rPr>
          <w:lang w:val="en-NZ"/>
        </w:rPr>
        <w:t>background has been captured on th</w:t>
      </w:r>
      <w:r w:rsidR="00BB526F" w:rsidRPr="00126BB3">
        <w:rPr>
          <w:lang w:val="en-NZ"/>
        </w:rPr>
        <w:t>e</w:t>
      </w:r>
      <w:r w:rsidRPr="00126BB3">
        <w:rPr>
          <w:lang w:val="en-NZ"/>
        </w:rPr>
        <w:t xml:space="preserve"> left </w:t>
      </w:r>
      <w:r w:rsidR="00BB526F" w:rsidRPr="00126BB3">
        <w:rPr>
          <w:lang w:val="en-NZ"/>
        </w:rPr>
        <w:t xml:space="preserve">and </w:t>
      </w:r>
      <w:r w:rsidRPr="00126BB3">
        <w:rPr>
          <w:lang w:val="en-NZ"/>
        </w:rPr>
        <w:t>right sections of the image</w:t>
      </w:r>
      <w:r w:rsidR="001B254B" w:rsidRPr="00126BB3">
        <w:rPr>
          <w:lang w:val="en-NZ"/>
        </w:rPr>
        <w:t>.</w:t>
      </w:r>
      <w:r w:rsidR="0001459B" w:rsidRPr="00126BB3">
        <w:rPr>
          <w:lang w:val="en-NZ"/>
        </w:rPr>
        <w:t xml:space="preserve"> To minimise the amount of unnecessary information present in the reconstructed 3D model, as much as of the unnecessary data should be removed.</w:t>
      </w:r>
    </w:p>
    <w:p w:rsidR="008D4C4B" w:rsidRPr="00126BB3" w:rsidRDefault="00A157C4" w:rsidP="008D4C4B">
      <w:pPr>
        <w:rPr>
          <w:lang w:val="en-NZ"/>
        </w:rPr>
      </w:pPr>
      <w:r w:rsidRPr="00126BB3">
        <w:rPr>
          <w:noProof/>
          <w:lang w:eastAsia="zh-TW"/>
        </w:rPr>
        <w:drawing>
          <wp:inline distT="0" distB="0" distL="0" distR="0">
            <wp:extent cx="2890661" cy="1216325"/>
            <wp:effectExtent l="19050" t="0" r="4939" b="0"/>
            <wp:docPr id="34" name="Picture 5" descr="C:\Users\Daniel\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niel\Desktop\Capture.PNG"/>
                    <pic:cNvPicPr>
                      <a:picLocks noChangeAspect="1" noChangeArrowheads="1"/>
                    </pic:cNvPicPr>
                  </pic:nvPicPr>
                  <pic:blipFill>
                    <a:blip r:embed="rId21" cstate="print"/>
                    <a:srcRect b="39194"/>
                    <a:stretch>
                      <a:fillRect/>
                    </a:stretch>
                  </pic:blipFill>
                  <pic:spPr bwMode="auto">
                    <a:xfrm>
                      <a:off x="0" y="0"/>
                      <a:ext cx="2890823" cy="1216393"/>
                    </a:xfrm>
                    <a:prstGeom prst="rect">
                      <a:avLst/>
                    </a:prstGeom>
                    <a:noFill/>
                    <a:ln w="9525">
                      <a:noFill/>
                      <a:miter lim="800000"/>
                      <a:headEnd/>
                      <a:tailEnd/>
                    </a:ln>
                  </pic:spPr>
                </pic:pic>
              </a:graphicData>
            </a:graphic>
          </wp:inline>
        </w:drawing>
      </w:r>
    </w:p>
    <w:p w:rsidR="0001459B" w:rsidRPr="00126BB3" w:rsidRDefault="0001459B" w:rsidP="008D4C4B">
      <w:pPr>
        <w:rPr>
          <w:lang w:val="en-NZ"/>
        </w:rPr>
      </w:pPr>
    </w:p>
    <w:p w:rsidR="00E76E11" w:rsidRPr="00126BB3" w:rsidRDefault="00E76E11" w:rsidP="00E76E11">
      <w:pPr>
        <w:pStyle w:val="Figurecaption"/>
        <w:spacing w:before="0"/>
        <w:ind w:right="0"/>
        <w:rPr>
          <w:i w:val="0"/>
          <w:sz w:val="19"/>
          <w:szCs w:val="19"/>
          <w:lang w:val="en-NZ"/>
        </w:rPr>
      </w:pPr>
      <w:r w:rsidRPr="00126BB3">
        <w:rPr>
          <w:sz w:val="19"/>
          <w:szCs w:val="19"/>
          <w:lang w:val="en-NZ"/>
        </w:rPr>
        <w:t>Figure 12</w:t>
      </w:r>
      <w:r w:rsidRPr="00126BB3">
        <w:rPr>
          <w:i w:val="0"/>
          <w:sz w:val="19"/>
          <w:szCs w:val="19"/>
          <w:lang w:val="en-NZ"/>
        </w:rPr>
        <w:t>: Binarised striped image of a toolbox prior to noise reduction</w:t>
      </w:r>
    </w:p>
    <w:p w:rsidR="0001459B" w:rsidRPr="00126BB3" w:rsidRDefault="0001459B" w:rsidP="00437C66">
      <w:pPr>
        <w:ind w:firstLineChars="150" w:firstLine="300"/>
        <w:rPr>
          <w:color w:val="FF0000"/>
          <w:lang w:val="en-NZ"/>
        </w:rPr>
      </w:pPr>
      <w:r w:rsidRPr="00126BB3">
        <w:rPr>
          <w:lang w:val="en-NZ"/>
        </w:rPr>
        <w:lastRenderedPageBreak/>
        <w:t xml:space="preserve">This is achieved through a cropping process. </w:t>
      </w:r>
      <w:r w:rsidR="00A309EE" w:rsidRPr="00126BB3">
        <w:rPr>
          <w:lang w:val="en-NZ"/>
        </w:rPr>
        <w:t xml:space="preserve">A script was written to identify the area of space in which the object is located. </w:t>
      </w:r>
      <w:r w:rsidR="00BB526F" w:rsidRPr="00126BB3">
        <w:rPr>
          <w:lang w:val="en-NZ"/>
        </w:rPr>
        <w:t xml:space="preserve">Once this has been achieved, all the pixels outside the designated area of space is written to zero, thus eliminating the background data. The resulting image is shown </w:t>
      </w:r>
      <w:r w:rsidR="00E227F5" w:rsidRPr="00126BB3">
        <w:rPr>
          <w:lang w:val="en-NZ"/>
        </w:rPr>
        <w:t>Figure 13</w:t>
      </w:r>
    </w:p>
    <w:p w:rsidR="00194B98" w:rsidRPr="00126BB3" w:rsidRDefault="00194B98" w:rsidP="008D4C4B">
      <w:pPr>
        <w:rPr>
          <w:color w:val="FF0000"/>
          <w:lang w:val="en-NZ"/>
        </w:rPr>
      </w:pPr>
    </w:p>
    <w:p w:rsidR="00BB526F" w:rsidRPr="00126BB3" w:rsidRDefault="00194B98" w:rsidP="008D4C4B">
      <w:pPr>
        <w:rPr>
          <w:color w:val="FF0000"/>
          <w:lang w:val="en-NZ"/>
        </w:rPr>
      </w:pPr>
      <w:r w:rsidRPr="00126BB3">
        <w:rPr>
          <w:noProof/>
          <w:color w:val="FF0000"/>
          <w:lang w:eastAsia="zh-TW"/>
        </w:rPr>
        <w:drawing>
          <wp:inline distT="0" distB="0" distL="0" distR="0">
            <wp:extent cx="2884144" cy="1335473"/>
            <wp:effectExtent l="19050" t="0" r="0" b="0"/>
            <wp:docPr id="53" name="Picture 6" descr="C:\Users\Daniel\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niel\Desktop\Capture.PNG"/>
                    <pic:cNvPicPr>
                      <a:picLocks noChangeAspect="1" noChangeArrowheads="1"/>
                    </pic:cNvPicPr>
                  </pic:nvPicPr>
                  <pic:blipFill>
                    <a:blip r:embed="rId22" cstate="print"/>
                    <a:srcRect b="38532"/>
                    <a:stretch>
                      <a:fillRect/>
                    </a:stretch>
                  </pic:blipFill>
                  <pic:spPr bwMode="auto">
                    <a:xfrm>
                      <a:off x="0" y="0"/>
                      <a:ext cx="2884144" cy="1335473"/>
                    </a:xfrm>
                    <a:prstGeom prst="rect">
                      <a:avLst/>
                    </a:prstGeom>
                    <a:noFill/>
                    <a:ln w="9525">
                      <a:noFill/>
                      <a:miter lim="800000"/>
                      <a:headEnd/>
                      <a:tailEnd/>
                    </a:ln>
                  </pic:spPr>
                </pic:pic>
              </a:graphicData>
            </a:graphic>
          </wp:inline>
        </w:drawing>
      </w:r>
    </w:p>
    <w:p w:rsidR="00194B98" w:rsidRPr="00126BB3" w:rsidRDefault="00194B98" w:rsidP="00194B98">
      <w:pPr>
        <w:pStyle w:val="Figurecaption"/>
        <w:spacing w:before="0"/>
        <w:ind w:right="0"/>
        <w:rPr>
          <w:i w:val="0"/>
          <w:sz w:val="19"/>
          <w:szCs w:val="19"/>
          <w:lang w:val="en-NZ"/>
        </w:rPr>
      </w:pPr>
      <w:r w:rsidRPr="00126BB3">
        <w:rPr>
          <w:sz w:val="19"/>
          <w:szCs w:val="19"/>
          <w:lang w:val="en-NZ"/>
        </w:rPr>
        <w:t>Figure 1</w:t>
      </w:r>
      <w:r w:rsidR="00E227F5" w:rsidRPr="00126BB3">
        <w:rPr>
          <w:sz w:val="19"/>
          <w:szCs w:val="19"/>
          <w:lang w:val="en-NZ"/>
        </w:rPr>
        <w:t>3</w:t>
      </w:r>
      <w:r w:rsidRPr="00126BB3">
        <w:rPr>
          <w:i w:val="0"/>
          <w:sz w:val="19"/>
          <w:szCs w:val="19"/>
          <w:lang w:val="en-NZ"/>
        </w:rPr>
        <w:t>: Binarised striped image of a toolbox prior to noise reduction</w:t>
      </w:r>
    </w:p>
    <w:p w:rsidR="00EE7524" w:rsidRPr="00126BB3" w:rsidRDefault="00EE7524" w:rsidP="00EE7524">
      <w:pPr>
        <w:pStyle w:val="Heading2"/>
      </w:pPr>
      <w:r w:rsidRPr="00126BB3">
        <w:t>Stripe Pattern Decoding</w:t>
      </w:r>
    </w:p>
    <w:p w:rsidR="001750CC" w:rsidRPr="00126BB3" w:rsidRDefault="00BB526F" w:rsidP="00437C66">
      <w:pPr>
        <w:ind w:firstLineChars="150" w:firstLine="300"/>
        <w:rPr>
          <w:lang w:val="en-NZ"/>
        </w:rPr>
      </w:pPr>
      <w:r w:rsidRPr="00126BB3">
        <w:rPr>
          <w:lang w:val="en-NZ"/>
        </w:rPr>
        <w:t>On</w:t>
      </w:r>
      <w:r w:rsidR="001A29BA" w:rsidRPr="00126BB3">
        <w:rPr>
          <w:lang w:val="en-NZ"/>
        </w:rPr>
        <w:t xml:space="preserve">ce binary values have been assigned to each pixel, it is possible to decode the patterns and assign a unique code to different location on the object. As illustrated in section 3 with regards to the gray code and structured light techniques,  </w:t>
      </w:r>
      <w:r w:rsidR="000643EC" w:rsidRPr="00126BB3">
        <w:rPr>
          <w:lang w:val="en-NZ"/>
        </w:rPr>
        <w:t xml:space="preserve"> </w:t>
      </w:r>
      <w:r w:rsidR="004654EA" w:rsidRPr="00126BB3">
        <w:rPr>
          <w:lang w:val="en-NZ"/>
        </w:rPr>
        <w:t xml:space="preserve">the code obtained on each horizontal location of the of the object will differ. </w:t>
      </w:r>
    </w:p>
    <w:p w:rsidR="003A0D5A" w:rsidRPr="00126BB3" w:rsidRDefault="004654EA" w:rsidP="00095591">
      <w:pPr>
        <w:ind w:firstLineChars="150" w:firstLine="300"/>
        <w:rPr>
          <w:lang w:val="en-NZ"/>
        </w:rPr>
      </w:pPr>
      <w:r w:rsidRPr="00126BB3">
        <w:rPr>
          <w:lang w:val="en-NZ"/>
        </w:rPr>
        <w:t xml:space="preserve">This allows </w:t>
      </w:r>
      <w:r w:rsidR="001511D8" w:rsidRPr="00126BB3">
        <w:rPr>
          <w:lang w:val="en-NZ"/>
        </w:rPr>
        <w:t>a specific code to be associated to a specific physical location on the object. Using this property, it is possible to match the points on photos taken by the left and right images in a process called correspondence matching.</w:t>
      </w:r>
    </w:p>
    <w:p w:rsidR="00EE7524" w:rsidRPr="00126BB3" w:rsidRDefault="00EE7524" w:rsidP="00EE7524">
      <w:pPr>
        <w:pStyle w:val="Heading2"/>
      </w:pPr>
      <w:r w:rsidRPr="00126BB3">
        <w:t>Correspondence matching</w:t>
      </w:r>
    </w:p>
    <w:p w:rsidR="00912774" w:rsidRPr="00126BB3" w:rsidRDefault="00EE7524" w:rsidP="00095591">
      <w:pPr>
        <w:ind w:firstLineChars="150" w:firstLine="300"/>
        <w:rPr>
          <w:color w:val="000000" w:themeColor="text1"/>
          <w:lang w:val="en-NZ"/>
        </w:rPr>
      </w:pPr>
      <w:r w:rsidRPr="00126BB3">
        <w:rPr>
          <w:lang w:val="en-NZ"/>
        </w:rPr>
        <w:t>The process of the correspondence matching allows the system to identifying similar points on the left and right photos taken by the system.</w:t>
      </w:r>
      <w:r w:rsidR="00216A42" w:rsidRPr="00126BB3">
        <w:rPr>
          <w:lang w:val="en-NZ"/>
        </w:rPr>
        <w:t xml:space="preserve"> For a given point of interest, it's code is identified, and points </w:t>
      </w:r>
      <w:r w:rsidR="00F4793D" w:rsidRPr="00126BB3">
        <w:rPr>
          <w:lang w:val="en-NZ"/>
        </w:rPr>
        <w:t>at its equivalent height</w:t>
      </w:r>
      <w:r w:rsidR="00216A42" w:rsidRPr="00126BB3">
        <w:rPr>
          <w:lang w:val="en-NZ"/>
        </w:rPr>
        <w:t xml:space="preserve"> on its corresponding image is scanned for the same code. Points found to have the same code is said to be "similar"</w:t>
      </w:r>
      <w:r w:rsidRPr="00126BB3">
        <w:rPr>
          <w:lang w:val="en-NZ"/>
        </w:rPr>
        <w:t xml:space="preserve"> In this case, "similar points" identified on the photos indicate the two points to be at the same physical location on the object. When such points are found, the points are said to be "matched". This can be observed on </w:t>
      </w:r>
      <w:r w:rsidR="00456B57" w:rsidRPr="00126BB3">
        <w:rPr>
          <w:lang w:val="en-NZ"/>
        </w:rPr>
        <w:t>Figure 14</w:t>
      </w:r>
      <w:r w:rsidR="007E0EC9" w:rsidRPr="00126BB3">
        <w:rPr>
          <w:color w:val="000000" w:themeColor="text1"/>
          <w:lang w:val="en-NZ"/>
        </w:rPr>
        <w:t>.</w:t>
      </w:r>
      <w:r w:rsidRPr="00126BB3">
        <w:rPr>
          <w:color w:val="000000" w:themeColor="text1"/>
          <w:lang w:val="en-NZ"/>
        </w:rPr>
        <w:t xml:space="preserve"> </w:t>
      </w:r>
    </w:p>
    <w:p w:rsidR="007E0EC9" w:rsidRPr="00126BB3" w:rsidRDefault="007E0EC9" w:rsidP="00095591">
      <w:pPr>
        <w:ind w:firstLineChars="150" w:firstLine="300"/>
        <w:rPr>
          <w:color w:val="000000" w:themeColor="text1"/>
          <w:lang w:val="en-NZ"/>
        </w:rPr>
      </w:pPr>
    </w:p>
    <w:p w:rsidR="00B831FE" w:rsidRPr="00126BB3" w:rsidRDefault="00730E3B" w:rsidP="00E9500E">
      <w:pPr>
        <w:jc w:val="center"/>
        <w:rPr>
          <w:i/>
          <w:sz w:val="19"/>
          <w:szCs w:val="19"/>
          <w:lang w:val="en-NZ"/>
        </w:rPr>
      </w:pPr>
      <w:r w:rsidRPr="00126BB3">
        <w:rPr>
          <w:i/>
          <w:noProof/>
          <w:lang w:eastAsia="zh-TW"/>
        </w:rPr>
        <w:drawing>
          <wp:inline distT="0" distB="0" distL="0" distR="0">
            <wp:extent cx="2694305" cy="1038225"/>
            <wp:effectExtent l="19050" t="0" r="0" b="0"/>
            <wp:docPr id="75" name="Picture 1" descr="corres2.png"/>
            <wp:cNvGraphicFramePr/>
            <a:graphic xmlns:a="http://schemas.openxmlformats.org/drawingml/2006/main">
              <a:graphicData uri="http://schemas.openxmlformats.org/drawingml/2006/picture">
                <pic:pic xmlns:pic="http://schemas.openxmlformats.org/drawingml/2006/picture">
                  <pic:nvPicPr>
                    <pic:cNvPr id="7" name="Picture 6" descr="corres2.png"/>
                    <pic:cNvPicPr>
                      <a:picLocks noChangeAspect="1"/>
                    </pic:cNvPicPr>
                  </pic:nvPicPr>
                  <pic:blipFill>
                    <a:blip r:embed="rId23" cstate="print"/>
                    <a:srcRect l="3397" t="3429" r="2980" b="15429"/>
                    <a:stretch>
                      <a:fillRect/>
                    </a:stretch>
                  </pic:blipFill>
                  <pic:spPr>
                    <a:xfrm>
                      <a:off x="0" y="0"/>
                      <a:ext cx="2694890" cy="1038758"/>
                    </a:xfrm>
                    <a:prstGeom prst="rect">
                      <a:avLst/>
                    </a:prstGeom>
                  </pic:spPr>
                </pic:pic>
              </a:graphicData>
            </a:graphic>
          </wp:inline>
        </w:drawing>
      </w:r>
    </w:p>
    <w:p w:rsidR="00B831FE" w:rsidRPr="00126BB3" w:rsidRDefault="00B831FE" w:rsidP="00E9500E">
      <w:pPr>
        <w:jc w:val="center"/>
        <w:rPr>
          <w:i/>
          <w:sz w:val="19"/>
          <w:szCs w:val="19"/>
          <w:lang w:val="en-NZ"/>
        </w:rPr>
      </w:pPr>
    </w:p>
    <w:p w:rsidR="00E9500E" w:rsidRPr="00126BB3" w:rsidRDefault="00E9500E" w:rsidP="00E9500E">
      <w:pPr>
        <w:jc w:val="center"/>
        <w:rPr>
          <w:sz w:val="19"/>
          <w:szCs w:val="19"/>
          <w:lang w:val="en-NZ"/>
        </w:rPr>
      </w:pPr>
      <w:r w:rsidRPr="00126BB3">
        <w:rPr>
          <w:i/>
          <w:sz w:val="19"/>
          <w:szCs w:val="19"/>
          <w:lang w:val="en-NZ"/>
        </w:rPr>
        <w:t xml:space="preserve">Figure 14: </w:t>
      </w:r>
      <w:r w:rsidRPr="00126BB3">
        <w:rPr>
          <w:sz w:val="19"/>
          <w:szCs w:val="19"/>
          <w:lang w:val="en-NZ"/>
        </w:rPr>
        <w:t>Lines link points that have been matched from the right image to the left image</w:t>
      </w:r>
    </w:p>
    <w:p w:rsidR="007E0EC9" w:rsidRPr="00126BB3" w:rsidRDefault="007E0EC9" w:rsidP="00E9500E">
      <w:pPr>
        <w:jc w:val="center"/>
        <w:rPr>
          <w:i/>
          <w:sz w:val="19"/>
          <w:szCs w:val="19"/>
          <w:lang w:val="en-NZ"/>
        </w:rPr>
      </w:pPr>
    </w:p>
    <w:p w:rsidR="007E0EC9" w:rsidRPr="00126BB3" w:rsidRDefault="007E0EC9" w:rsidP="00E9500E">
      <w:pPr>
        <w:jc w:val="center"/>
        <w:rPr>
          <w:i/>
          <w:sz w:val="19"/>
          <w:szCs w:val="19"/>
          <w:lang w:val="en-NZ"/>
        </w:rPr>
      </w:pPr>
    </w:p>
    <w:p w:rsidR="00EE7524" w:rsidRPr="00126BB3" w:rsidRDefault="00E9500E" w:rsidP="00095591">
      <w:pPr>
        <w:ind w:firstLineChars="150" w:firstLine="300"/>
        <w:jc w:val="left"/>
        <w:rPr>
          <w:color w:val="000000" w:themeColor="text1"/>
          <w:lang w:val="en-NZ"/>
        </w:rPr>
      </w:pPr>
      <w:r w:rsidRPr="00126BB3">
        <w:rPr>
          <w:lang w:val="en-NZ"/>
        </w:rPr>
        <w:lastRenderedPageBreak/>
        <w:t>Th</w:t>
      </w:r>
      <w:r w:rsidR="0097092A" w:rsidRPr="00126BB3">
        <w:rPr>
          <w:lang w:val="en-NZ"/>
        </w:rPr>
        <w:t>e</w:t>
      </w:r>
      <w:r w:rsidRPr="00126BB3">
        <w:rPr>
          <w:lang w:val="en-NZ"/>
        </w:rPr>
        <w:t xml:space="preserve"> </w:t>
      </w:r>
      <w:r w:rsidR="00EE7524" w:rsidRPr="00126BB3">
        <w:rPr>
          <w:color w:val="000000" w:themeColor="text1"/>
          <w:lang w:val="en-NZ"/>
        </w:rPr>
        <w:t>lines shown in the figure link points from the right image to</w:t>
      </w:r>
      <w:r w:rsidR="001A41DE" w:rsidRPr="00126BB3">
        <w:rPr>
          <w:color w:val="000000" w:themeColor="text1"/>
          <w:lang w:val="en-NZ"/>
        </w:rPr>
        <w:t xml:space="preserve"> </w:t>
      </w:r>
      <w:r w:rsidR="006D6A51" w:rsidRPr="00126BB3">
        <w:rPr>
          <w:color w:val="000000" w:themeColor="text1"/>
          <w:lang w:val="en-NZ"/>
        </w:rPr>
        <w:t xml:space="preserve">their </w:t>
      </w:r>
      <w:r w:rsidR="00EE7524" w:rsidRPr="00126BB3">
        <w:rPr>
          <w:color w:val="000000" w:themeColor="text1"/>
          <w:lang w:val="en-NZ"/>
        </w:rPr>
        <w:t xml:space="preserve">corresponding points on the left, </w:t>
      </w:r>
      <w:r w:rsidR="00C15B19" w:rsidRPr="00126BB3">
        <w:rPr>
          <w:color w:val="000000" w:themeColor="text1"/>
          <w:lang w:val="en-NZ"/>
        </w:rPr>
        <w:t>i</w:t>
      </w:r>
      <w:r w:rsidR="00EE7524" w:rsidRPr="00126BB3">
        <w:rPr>
          <w:color w:val="000000" w:themeColor="text1"/>
          <w:lang w:val="en-NZ"/>
        </w:rPr>
        <w:t>ndicating the points to be "matched". This provides valuable information for the process of triangulation, as the pixel location of a particular "point of interest" is required from both pictures for the triangulation to take place.</w:t>
      </w:r>
    </w:p>
    <w:p w:rsidR="00456B57" w:rsidRPr="00126BB3" w:rsidRDefault="00456B57" w:rsidP="00BC3686">
      <w:pPr>
        <w:ind w:firstLineChars="150" w:firstLine="300"/>
        <w:rPr>
          <w:lang w:val="en-NZ"/>
        </w:rPr>
      </w:pPr>
      <w:r w:rsidRPr="00126BB3">
        <w:rPr>
          <w:lang w:val="en-NZ"/>
        </w:rPr>
        <w:t xml:space="preserve">For this process to be implemented in the algorithm, the top leftmost point of the object is selected to be the point of interest. The identifying code for the point of interest is compared to a list of the Gray code values projected onto the object. In the event where there is no match, a new point of interest is selected and the process is repeated. </w:t>
      </w:r>
    </w:p>
    <w:p w:rsidR="00456B57" w:rsidRPr="00126BB3" w:rsidRDefault="00456B57" w:rsidP="004933E8">
      <w:pPr>
        <w:ind w:firstLineChars="150" w:firstLine="300"/>
        <w:rPr>
          <w:lang w:val="en-NZ"/>
        </w:rPr>
      </w:pPr>
      <w:r w:rsidRPr="00126BB3">
        <w:rPr>
          <w:lang w:val="en-NZ"/>
        </w:rPr>
        <w:t>Hoverer</w:t>
      </w:r>
      <w:r w:rsidR="00D919A9" w:rsidRPr="00126BB3">
        <w:rPr>
          <w:lang w:val="en-NZ"/>
        </w:rPr>
        <w:t>, in the event of a match</w:t>
      </w:r>
      <w:r w:rsidRPr="00126BB3">
        <w:rPr>
          <w:lang w:val="en-NZ"/>
        </w:rPr>
        <w:t xml:space="preserve"> being found, the  </w:t>
      </w:r>
      <w:r w:rsidR="00D919A9" w:rsidRPr="00126BB3">
        <w:rPr>
          <w:lang w:val="en-NZ"/>
        </w:rPr>
        <w:t>algorithm moves on to scanning all the points that is at the equivalent height on the corresponding image for the same code. If a point with the same gray code is found on both images, the algorithm records the vertical and horizontal pixel number of the matching points</w:t>
      </w:r>
      <w:r w:rsidR="0048635F" w:rsidRPr="00126BB3">
        <w:rPr>
          <w:lang w:val="en-NZ"/>
        </w:rPr>
        <w:t xml:space="preserve"> from both images</w:t>
      </w:r>
      <w:r w:rsidR="00D919A9" w:rsidRPr="00126BB3">
        <w:rPr>
          <w:lang w:val="en-NZ"/>
        </w:rPr>
        <w:t>.</w:t>
      </w:r>
      <w:r w:rsidR="0048635F" w:rsidRPr="00126BB3">
        <w:rPr>
          <w:lang w:val="en-NZ"/>
        </w:rPr>
        <w:t xml:space="preserve"> This information is used </w:t>
      </w:r>
      <w:r w:rsidR="00F86EE1" w:rsidRPr="00126BB3">
        <w:rPr>
          <w:lang w:val="en-NZ"/>
        </w:rPr>
        <w:t>later in the triangulation process.</w:t>
      </w:r>
      <w:r w:rsidR="00D919A9" w:rsidRPr="00126BB3">
        <w:rPr>
          <w:lang w:val="en-NZ"/>
        </w:rPr>
        <w:t xml:space="preserve"> Similarly, if no match is found, the process start again on a new point. </w:t>
      </w:r>
      <w:r w:rsidR="00E20DEF" w:rsidRPr="00126BB3">
        <w:rPr>
          <w:lang w:val="en-NZ"/>
        </w:rPr>
        <w:t>The process is repeated until all points have been accounted for.</w:t>
      </w:r>
    </w:p>
    <w:p w:rsidR="00456B57" w:rsidRPr="00126BB3" w:rsidRDefault="00456B57" w:rsidP="00EE7524">
      <w:pPr>
        <w:rPr>
          <w:color w:val="000000" w:themeColor="text1"/>
          <w:lang w:val="en-NZ"/>
        </w:rPr>
      </w:pPr>
    </w:p>
    <w:p w:rsidR="00EE7524" w:rsidRPr="00126BB3" w:rsidRDefault="00EE7524" w:rsidP="00EE7524">
      <w:pPr>
        <w:pStyle w:val="Heading2"/>
      </w:pPr>
      <w:r w:rsidRPr="00126BB3">
        <w:t>Triangulation</w:t>
      </w:r>
    </w:p>
    <w:p w:rsidR="002F5258" w:rsidRPr="00126BB3" w:rsidRDefault="000643EC" w:rsidP="004933E8">
      <w:pPr>
        <w:ind w:firstLineChars="150" w:firstLine="300"/>
        <w:rPr>
          <w:lang w:val="en-NZ"/>
        </w:rPr>
      </w:pPr>
      <w:r w:rsidRPr="00126BB3">
        <w:rPr>
          <w:lang w:val="en-NZ"/>
        </w:rPr>
        <w:t>Once the points have been matched, stereo triangulation is performed on each of th</w:t>
      </w:r>
      <w:r w:rsidR="00567BB0" w:rsidRPr="00126BB3">
        <w:rPr>
          <w:lang w:val="en-NZ"/>
        </w:rPr>
        <w:t>e points, thus obtaining 3D dat</w:t>
      </w:r>
      <w:r w:rsidRPr="00126BB3">
        <w:rPr>
          <w:lang w:val="en-NZ"/>
        </w:rPr>
        <w:t xml:space="preserve">. </w:t>
      </w:r>
      <w:r w:rsidR="005E264D" w:rsidRPr="00126BB3">
        <w:rPr>
          <w:lang w:val="en-NZ"/>
        </w:rPr>
        <w:t xml:space="preserve">Figure 15 </w:t>
      </w:r>
      <w:r w:rsidR="005A5FC5" w:rsidRPr="00126BB3">
        <w:rPr>
          <w:color w:val="000000" w:themeColor="text1"/>
          <w:lang w:val="en-NZ"/>
        </w:rPr>
        <w:t>shows the important system</w:t>
      </w:r>
      <w:r w:rsidRPr="00126BB3">
        <w:rPr>
          <w:lang w:val="en-NZ"/>
        </w:rPr>
        <w:t xml:space="preserve"> </w:t>
      </w:r>
      <w:r w:rsidR="005A5FC5" w:rsidRPr="00126BB3">
        <w:rPr>
          <w:lang w:val="en-NZ"/>
        </w:rPr>
        <w:t xml:space="preserve">parameters required for the triangulation. As described previously in the theory section, the angles α , β and the distance "d" </w:t>
      </w:r>
      <w:r w:rsidR="002F5258" w:rsidRPr="00126BB3">
        <w:rPr>
          <w:lang w:val="en-NZ"/>
        </w:rPr>
        <w:t>are described by the equation:</w:t>
      </w:r>
    </w:p>
    <w:p w:rsidR="005A5FC5" w:rsidRPr="00126BB3" w:rsidRDefault="002F5258" w:rsidP="005A5FC5">
      <w:pPr>
        <w:rPr>
          <w:lang w:val="en-NZ"/>
        </w:rPr>
      </w:pPr>
      <w:r w:rsidRPr="00126BB3">
        <w:rPr>
          <w:noProof/>
          <w:lang w:eastAsia="zh-TW"/>
        </w:rPr>
        <w:drawing>
          <wp:anchor distT="0" distB="0" distL="114300" distR="114300" simplePos="0" relativeHeight="251655680" behindDoc="0" locked="0" layoutInCell="1" allowOverlap="1">
            <wp:simplePos x="0" y="0"/>
            <wp:positionH relativeFrom="column">
              <wp:posOffset>860811</wp:posOffset>
            </wp:positionH>
            <wp:positionV relativeFrom="paragraph">
              <wp:posOffset>104168</wp:posOffset>
            </wp:positionV>
            <wp:extent cx="1149792" cy="286247"/>
            <wp:effectExtent l="19050" t="0" r="0" b="0"/>
            <wp:wrapNone/>
            <wp:docPr id="84" name="Picture 20"/>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3" cstate="print">
                      <a:extLst>
                        <a:ext uri="{28A0092B-C50C-407E-A947-70E740481C1C}">
                          <a14:useLocalDpi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xmlns:lc="http://schemas.openxmlformats.org/drawingml/2006/lockedCanvas" val="0"/>
                        </a:ext>
                      </a:extLst>
                    </a:blip>
                    <a:stretch>
                      <a:fillRect/>
                    </a:stretch>
                  </pic:blipFill>
                  <pic:spPr>
                    <a:xfrm>
                      <a:off x="0" y="0"/>
                      <a:ext cx="1149792" cy="286247"/>
                    </a:xfrm>
                    <a:prstGeom prst="rect">
                      <a:avLst/>
                    </a:prstGeom>
                  </pic:spPr>
                </pic:pic>
              </a:graphicData>
            </a:graphic>
          </wp:anchor>
        </w:drawing>
      </w:r>
      <w:r w:rsidR="005A5FC5" w:rsidRPr="00126BB3">
        <w:rPr>
          <w:lang w:val="en-NZ"/>
        </w:rPr>
        <w:t xml:space="preserve">  </w:t>
      </w:r>
    </w:p>
    <w:p w:rsidR="002F5258" w:rsidRPr="00126BB3" w:rsidRDefault="002F5258" w:rsidP="002F5258">
      <w:pPr>
        <w:jc w:val="right"/>
        <w:rPr>
          <w:lang w:val="en-NZ"/>
        </w:rPr>
      </w:pPr>
      <w:r w:rsidRPr="00126BB3">
        <w:rPr>
          <w:lang w:val="en-NZ"/>
        </w:rPr>
        <w:t xml:space="preserve">     (3)                                           </w:t>
      </w:r>
    </w:p>
    <w:p w:rsidR="002F5258" w:rsidRPr="00126BB3" w:rsidRDefault="002F5258" w:rsidP="005A5FC5">
      <w:pPr>
        <w:rPr>
          <w:lang w:val="en-NZ"/>
        </w:rPr>
      </w:pPr>
    </w:p>
    <w:p w:rsidR="000643EC" w:rsidRPr="00126BB3" w:rsidRDefault="000643EC" w:rsidP="000643EC">
      <w:pPr>
        <w:rPr>
          <w:lang w:val="en-NZ"/>
        </w:rPr>
      </w:pPr>
    </w:p>
    <w:p w:rsidR="000643EC" w:rsidRPr="00126BB3" w:rsidRDefault="0020127E" w:rsidP="000643EC">
      <w:pPr>
        <w:rPr>
          <w:lang w:val="en-NZ"/>
        </w:rPr>
      </w:pPr>
      <w:r w:rsidRPr="00126BB3">
        <w:rPr>
          <w:noProof/>
          <w:lang w:eastAsia="zh-TW"/>
        </w:rPr>
        <w:drawing>
          <wp:inline distT="0" distB="0" distL="0" distR="0">
            <wp:extent cx="2887345" cy="2155885"/>
            <wp:effectExtent l="19050" t="0" r="8255" b="0"/>
            <wp:docPr id="80" name="Picture 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4" cstate="print">
                      <a:extLst>
                        <a:ext uri="{28A0092B-C50C-407E-A947-70E740481C1C}">
                          <a14:useLocalDpi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xmlns:lc="http://schemas.openxmlformats.org/drawingml/2006/lockedCanvas" val="0"/>
                        </a:ext>
                      </a:extLst>
                    </a:blip>
                    <a:stretch>
                      <a:fillRect/>
                    </a:stretch>
                  </pic:blipFill>
                  <pic:spPr>
                    <a:xfrm>
                      <a:off x="0" y="0"/>
                      <a:ext cx="2887345" cy="2155885"/>
                    </a:xfrm>
                    <a:prstGeom prst="rect">
                      <a:avLst/>
                    </a:prstGeom>
                  </pic:spPr>
                </pic:pic>
              </a:graphicData>
            </a:graphic>
          </wp:inline>
        </w:drawing>
      </w:r>
    </w:p>
    <w:p w:rsidR="00B831FE" w:rsidRPr="00126BB3" w:rsidRDefault="00B831FE" w:rsidP="000643EC">
      <w:pPr>
        <w:rPr>
          <w:lang w:val="en-NZ"/>
        </w:rPr>
      </w:pPr>
    </w:p>
    <w:p w:rsidR="005A5FC5" w:rsidRPr="00126BB3" w:rsidRDefault="0020127E" w:rsidP="0020127E">
      <w:pPr>
        <w:jc w:val="center"/>
        <w:rPr>
          <w:lang w:val="en-NZ"/>
        </w:rPr>
      </w:pPr>
      <w:r w:rsidRPr="00126BB3">
        <w:rPr>
          <w:i/>
          <w:sz w:val="19"/>
          <w:szCs w:val="19"/>
          <w:lang w:val="en-NZ"/>
        </w:rPr>
        <w:t xml:space="preserve">Figure 15: </w:t>
      </w:r>
      <w:r w:rsidR="0062297A" w:rsidRPr="00126BB3">
        <w:rPr>
          <w:sz w:val="19"/>
          <w:szCs w:val="19"/>
          <w:lang w:val="en-NZ"/>
        </w:rPr>
        <w:t xml:space="preserve">System setup showing the angles </w:t>
      </w:r>
      <w:r w:rsidR="0062297A" w:rsidRPr="00126BB3">
        <w:rPr>
          <w:lang w:val="en-NZ"/>
        </w:rPr>
        <w:t>α and β, and the distance between the cameras "d"</w:t>
      </w:r>
    </w:p>
    <w:p w:rsidR="005A5FC5" w:rsidRPr="00126BB3" w:rsidRDefault="005A5FC5" w:rsidP="00EE7524">
      <w:pPr>
        <w:rPr>
          <w:lang w:val="en-NZ"/>
        </w:rPr>
      </w:pPr>
    </w:p>
    <w:p w:rsidR="00A91817" w:rsidRPr="00126BB3" w:rsidRDefault="00A91817" w:rsidP="00964924">
      <w:pPr>
        <w:ind w:firstLineChars="150" w:firstLine="300"/>
        <w:rPr>
          <w:lang w:val="en-NZ"/>
        </w:rPr>
      </w:pPr>
    </w:p>
    <w:p w:rsidR="005A5FC5" w:rsidRPr="00126BB3" w:rsidRDefault="005A5FC5" w:rsidP="00964924">
      <w:pPr>
        <w:ind w:firstLineChars="150" w:firstLine="300"/>
        <w:rPr>
          <w:lang w:val="en-NZ"/>
        </w:rPr>
      </w:pPr>
      <w:r w:rsidRPr="00126BB3">
        <w:rPr>
          <w:lang w:val="en-NZ"/>
        </w:rPr>
        <w:lastRenderedPageBreak/>
        <w:t xml:space="preserve">Whilst the distance between the cameras can easily be measured, </w:t>
      </w:r>
      <w:r w:rsidR="00B41750" w:rsidRPr="00126BB3">
        <w:rPr>
          <w:lang w:val="en-NZ"/>
        </w:rPr>
        <w:t>the values for α and β are not as easily obtained.</w:t>
      </w:r>
      <w:r w:rsidR="00031229" w:rsidRPr="00126BB3">
        <w:rPr>
          <w:lang w:val="en-NZ"/>
        </w:rPr>
        <w:t xml:space="preserve"> This is due to the fact that these angles are not the physical  angles at which the cameras are set at</w:t>
      </w:r>
      <w:r w:rsidR="00494627" w:rsidRPr="00126BB3">
        <w:rPr>
          <w:lang w:val="en-NZ"/>
        </w:rPr>
        <w:t>. Instead, the angle α is the angle between the camera separation distance d and the focal distance f.</w:t>
      </w:r>
      <w:r w:rsidR="00716939" w:rsidRPr="00126BB3">
        <w:rPr>
          <w:lang w:val="en-NZ"/>
        </w:rPr>
        <w:t xml:space="preserve"> As it can be observed from the figure, </w:t>
      </w:r>
      <w:r w:rsidR="00FE2D63" w:rsidRPr="00126BB3">
        <w:rPr>
          <w:lang w:val="en-NZ"/>
        </w:rPr>
        <w:t>as the point of interest "P" varies in position over the object, so does the distance f, and the angles α and β accordingly.</w:t>
      </w:r>
    </w:p>
    <w:p w:rsidR="00964924" w:rsidRPr="00126BB3" w:rsidRDefault="00964924" w:rsidP="00964924">
      <w:pPr>
        <w:ind w:firstLineChars="150" w:firstLine="300"/>
        <w:rPr>
          <w:color w:val="000000" w:themeColor="text1"/>
          <w:lang w:val="en-NZ"/>
        </w:rPr>
      </w:pPr>
      <w:r w:rsidRPr="00126BB3">
        <w:rPr>
          <w:lang w:val="en-NZ"/>
        </w:rPr>
        <w:t xml:space="preserve">To obtain a quantitative value </w:t>
      </w:r>
      <w:r w:rsidR="00A91817" w:rsidRPr="00126BB3">
        <w:rPr>
          <w:lang w:val="en-NZ"/>
        </w:rPr>
        <w:t>for</w:t>
      </w:r>
      <w:r w:rsidRPr="00126BB3">
        <w:rPr>
          <w:lang w:val="en-NZ"/>
        </w:rPr>
        <w:t xml:space="preserve"> the angles of interest, the viewing angle</w:t>
      </w:r>
      <w:r w:rsidR="004A5B6D" w:rsidRPr="00126BB3">
        <w:rPr>
          <w:lang w:val="en-NZ"/>
        </w:rPr>
        <w:t xml:space="preserve"> "a"</w:t>
      </w:r>
      <w:r w:rsidRPr="00126BB3">
        <w:rPr>
          <w:lang w:val="en-NZ"/>
        </w:rPr>
        <w:t xml:space="preserve"> of the camera must be first considered</w:t>
      </w:r>
      <w:r w:rsidR="004A5B6D" w:rsidRPr="00126BB3">
        <w:rPr>
          <w:lang w:val="en-NZ"/>
        </w:rPr>
        <w:t>. This is illustrated in Figure</w:t>
      </w:r>
      <w:r w:rsidR="000559E6" w:rsidRPr="00126BB3">
        <w:rPr>
          <w:lang w:val="en-NZ"/>
        </w:rPr>
        <w:t xml:space="preserve"> 16.</w:t>
      </w:r>
      <w:r w:rsidR="004A5B6D" w:rsidRPr="00126BB3">
        <w:rPr>
          <w:color w:val="000000" w:themeColor="text1"/>
          <w:lang w:val="en-NZ"/>
        </w:rPr>
        <w:t xml:space="preserve"> </w:t>
      </w:r>
    </w:p>
    <w:p w:rsidR="003315B9" w:rsidRPr="00126BB3" w:rsidRDefault="00367F6E" w:rsidP="008442B8">
      <w:pPr>
        <w:jc w:val="center"/>
        <w:rPr>
          <w:sz w:val="19"/>
          <w:szCs w:val="19"/>
          <w:lang w:val="en-NZ"/>
        </w:rPr>
      </w:pPr>
      <w:r w:rsidRPr="00126BB3">
        <w:rPr>
          <w:i/>
          <w:noProof/>
          <w:sz w:val="19"/>
          <w:szCs w:val="19"/>
          <w:lang w:eastAsia="zh-TW"/>
        </w:rPr>
        <w:drawing>
          <wp:anchor distT="0" distB="0" distL="114300" distR="114300" simplePos="0" relativeHeight="251649536" behindDoc="0" locked="0" layoutInCell="1" allowOverlap="1">
            <wp:simplePos x="0" y="0"/>
            <wp:positionH relativeFrom="column">
              <wp:posOffset>-6350</wp:posOffset>
            </wp:positionH>
            <wp:positionV relativeFrom="paragraph">
              <wp:posOffset>66675</wp:posOffset>
            </wp:positionV>
            <wp:extent cx="2884805" cy="1938020"/>
            <wp:effectExtent l="19050" t="0" r="0" b="0"/>
            <wp:wrapTopAndBottom/>
            <wp:docPr id="36" name="Picture 10" descr="\\engad.foe.auckland.ac.nz\engdfs\home\hfan021\Desktop\Untitled.png"/>
            <wp:cNvGraphicFramePr/>
            <a:graphic xmlns:a="http://schemas.openxmlformats.org/drawingml/2006/main">
              <a:graphicData uri="http://schemas.openxmlformats.org/drawingml/2006/picture">
                <pic:pic xmlns:pic="http://schemas.openxmlformats.org/drawingml/2006/picture">
                  <pic:nvPicPr>
                    <pic:cNvPr id="1027" name="Picture 3" descr="\\engad.foe.auckland.ac.nz\engdfs\home\hfan021\Desktop\Untitled.png"/>
                    <pic:cNvPicPr>
                      <a:picLocks noChangeAspect="1" noChangeArrowheads="1"/>
                    </pic:cNvPicPr>
                  </pic:nvPicPr>
                  <pic:blipFill rotWithShape="1">
                    <a:blip r:embed="rId25" cstate="print">
                      <a:extLst>
                        <a:ext uri="{28A0092B-C50C-407E-A947-70E740481C1C}">
                          <a14:useLocalDpi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xmlns:lc="http://schemas.openxmlformats.org/drawingml/2006/lockedCanvas" val="0"/>
                        </a:ext>
                      </a:extLst>
                    </a:blip>
                    <a:srcRect l="25793" t="13264" r="14187"/>
                    <a:stretch/>
                  </pic:blipFill>
                  <pic:spPr bwMode="auto">
                    <a:xfrm>
                      <a:off x="0" y="0"/>
                      <a:ext cx="2884805" cy="1938020"/>
                    </a:xfrm>
                    <a:prstGeom prst="rect">
                      <a:avLst/>
                    </a:prstGeom>
                    <a:noFill/>
                    <a:extLst>
                      <a:ext uri="{909E8E84-426E-40DD-AFC4-6F175D3DCCD1}">
                        <a14:hiddenFill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xmlns:lc="http://schemas.openxmlformats.org/drawingml/2006/lockedCanvas">
                          <a:solidFill>
                            <a:srgbClr val="FFFFFF"/>
                          </a:solidFill>
                        </a14:hiddenFill>
                      </a:ext>
                    </a:extLst>
                  </pic:spPr>
                </pic:pic>
              </a:graphicData>
            </a:graphic>
          </wp:anchor>
        </w:drawing>
      </w:r>
      <w:r w:rsidRPr="00126BB3">
        <w:rPr>
          <w:i/>
          <w:sz w:val="19"/>
          <w:szCs w:val="19"/>
          <w:lang w:val="en-NZ"/>
        </w:rPr>
        <w:t>Figure 1</w:t>
      </w:r>
      <w:r w:rsidR="008442B8" w:rsidRPr="00126BB3">
        <w:rPr>
          <w:i/>
          <w:sz w:val="19"/>
          <w:szCs w:val="19"/>
          <w:lang w:val="en-NZ"/>
        </w:rPr>
        <w:t>6</w:t>
      </w:r>
      <w:r w:rsidRPr="00126BB3">
        <w:rPr>
          <w:i/>
          <w:sz w:val="19"/>
          <w:szCs w:val="19"/>
          <w:lang w:val="en-NZ"/>
        </w:rPr>
        <w:t xml:space="preserve">: </w:t>
      </w:r>
      <w:r w:rsidR="008442B8" w:rsidRPr="00126BB3">
        <w:rPr>
          <w:sz w:val="19"/>
          <w:szCs w:val="19"/>
          <w:lang w:val="en-NZ"/>
        </w:rPr>
        <w:t>Diagram illustrating the viewing angle of the camera</w:t>
      </w:r>
    </w:p>
    <w:p w:rsidR="008442B8" w:rsidRPr="00126BB3" w:rsidRDefault="008442B8" w:rsidP="008442B8">
      <w:pPr>
        <w:jc w:val="center"/>
        <w:rPr>
          <w:color w:val="000000" w:themeColor="text1"/>
          <w:lang w:val="en-NZ"/>
        </w:rPr>
      </w:pPr>
    </w:p>
    <w:p w:rsidR="00A91817" w:rsidRPr="00126BB3" w:rsidRDefault="00A91817" w:rsidP="008442B8">
      <w:pPr>
        <w:jc w:val="center"/>
        <w:rPr>
          <w:color w:val="000000" w:themeColor="text1"/>
          <w:lang w:val="en-NZ"/>
        </w:rPr>
      </w:pPr>
    </w:p>
    <w:p w:rsidR="004A5B6D" w:rsidRPr="00126BB3" w:rsidRDefault="004A5B6D" w:rsidP="00964924">
      <w:pPr>
        <w:ind w:firstLineChars="150" w:firstLine="300"/>
        <w:rPr>
          <w:color w:val="000000" w:themeColor="text1"/>
          <w:lang w:val="en-NZ"/>
        </w:rPr>
      </w:pPr>
      <w:r w:rsidRPr="00126BB3">
        <w:rPr>
          <w:color w:val="000000" w:themeColor="text1"/>
          <w:lang w:val="en-NZ"/>
        </w:rPr>
        <w:t xml:space="preserve">The angle </w:t>
      </w:r>
      <w:r w:rsidR="003315B9" w:rsidRPr="00126BB3">
        <w:rPr>
          <w:color w:val="000000" w:themeColor="text1"/>
          <w:lang w:val="en-NZ"/>
        </w:rPr>
        <w:t>"</w:t>
      </w:r>
      <w:r w:rsidRPr="00126BB3">
        <w:rPr>
          <w:color w:val="000000" w:themeColor="text1"/>
          <w:lang w:val="en-NZ"/>
        </w:rPr>
        <w:t>a</w:t>
      </w:r>
      <w:r w:rsidR="003315B9" w:rsidRPr="00126BB3">
        <w:rPr>
          <w:color w:val="000000" w:themeColor="text1"/>
          <w:lang w:val="en-NZ"/>
        </w:rPr>
        <w:t xml:space="preserve">" can be determined by taking </w:t>
      </w:r>
      <w:r w:rsidR="000770D2" w:rsidRPr="00126BB3">
        <w:rPr>
          <w:color w:val="000000" w:themeColor="text1"/>
          <w:lang w:val="en-NZ"/>
        </w:rPr>
        <w:t>empirical</w:t>
      </w:r>
      <w:r w:rsidR="003315B9" w:rsidRPr="00126BB3">
        <w:rPr>
          <w:color w:val="000000" w:themeColor="text1"/>
          <w:lang w:val="en-NZ"/>
        </w:rPr>
        <w:t xml:space="preserve"> measurements</w:t>
      </w:r>
      <w:r w:rsidR="00945FED" w:rsidRPr="00126BB3">
        <w:rPr>
          <w:color w:val="000000" w:themeColor="text1"/>
          <w:lang w:val="en-NZ"/>
        </w:rPr>
        <w:t xml:space="preserve"> of d and h, and </w:t>
      </w:r>
      <w:r w:rsidR="000C261D" w:rsidRPr="00126BB3">
        <w:rPr>
          <w:color w:val="000000" w:themeColor="text1"/>
          <w:lang w:val="en-NZ"/>
        </w:rPr>
        <w:t xml:space="preserve">applying </w:t>
      </w:r>
      <w:r w:rsidR="00B3378F" w:rsidRPr="00126BB3">
        <w:rPr>
          <w:color w:val="000000" w:themeColor="text1"/>
          <w:lang w:val="en-NZ"/>
        </w:rPr>
        <w:t>equation</w:t>
      </w:r>
      <w:r w:rsidR="000C261D" w:rsidRPr="00126BB3">
        <w:rPr>
          <w:color w:val="000000" w:themeColor="text1"/>
          <w:lang w:val="en-NZ"/>
        </w:rPr>
        <w:t xml:space="preserve"> 4</w:t>
      </w:r>
      <w:r w:rsidR="00B3378F" w:rsidRPr="00126BB3">
        <w:rPr>
          <w:color w:val="000000" w:themeColor="text1"/>
          <w:lang w:val="en-NZ"/>
        </w:rPr>
        <w:t>. It can also be obtained from the datasheet of the camera.</w:t>
      </w:r>
    </w:p>
    <w:p w:rsidR="00C70F5B" w:rsidRPr="00126BB3" w:rsidRDefault="00C70F5B" w:rsidP="00964924">
      <w:pPr>
        <w:ind w:firstLineChars="150" w:firstLine="300"/>
        <w:rPr>
          <w:color w:val="000000" w:themeColor="text1"/>
          <w:lang w:val="en-NZ"/>
        </w:rPr>
      </w:pPr>
    </w:p>
    <w:p w:rsidR="00C70F5B" w:rsidRPr="00126BB3" w:rsidRDefault="00C70F5B" w:rsidP="00743E30">
      <w:pPr>
        <w:ind w:firstLineChars="150" w:firstLine="360"/>
        <w:jc w:val="right"/>
        <w:rPr>
          <w:color w:val="000000" w:themeColor="text1"/>
          <w:sz w:val="28"/>
          <w:szCs w:val="28"/>
          <w:lang w:val="en-NZ"/>
        </w:rPr>
      </w:pPr>
      <m:oMath>
        <m:r>
          <w:rPr>
            <w:rFonts w:ascii="Cambria Math" w:hAnsi="Cambria Math"/>
            <w:color w:val="000000" w:themeColor="text1"/>
            <w:sz w:val="24"/>
            <w:szCs w:val="24"/>
            <w:lang w:val="en-NZ"/>
          </w:rPr>
          <m:t>a</m:t>
        </m:r>
        <m:func>
          <m:funcPr>
            <m:ctrlPr>
              <w:rPr>
                <w:rFonts w:ascii="Cambria Math" w:hAnsi="Cambria Math"/>
                <w:i/>
                <w:color w:val="000000" w:themeColor="text1"/>
                <w:sz w:val="24"/>
                <w:szCs w:val="24"/>
                <w:lang w:val="en-NZ"/>
              </w:rPr>
            </m:ctrlPr>
          </m:funcPr>
          <m:fName>
            <m:sSup>
              <m:sSupPr>
                <m:ctrlPr>
                  <w:rPr>
                    <w:rFonts w:ascii="Cambria Math" w:hAnsi="Cambria Math"/>
                    <w:i/>
                    <w:color w:val="000000" w:themeColor="text1"/>
                    <w:sz w:val="24"/>
                    <w:szCs w:val="24"/>
                    <w:lang w:val="en-NZ"/>
                  </w:rPr>
                </m:ctrlPr>
              </m:sSupPr>
              <m:e>
                <m:r>
                  <m:rPr>
                    <m:sty m:val="p"/>
                  </m:rPr>
                  <w:rPr>
                    <w:rFonts w:ascii="Cambria Math" w:hAnsi="Cambria Math"/>
                    <w:color w:val="000000" w:themeColor="text1"/>
                    <w:sz w:val="24"/>
                    <w:szCs w:val="24"/>
                    <w:lang w:val="en-NZ"/>
                  </w:rPr>
                  <m:t>=2tan</m:t>
                </m:r>
                <m:ctrlPr>
                  <w:rPr>
                    <w:rFonts w:ascii="Cambria Math" w:hAnsi="Cambria Math"/>
                    <w:color w:val="000000" w:themeColor="text1"/>
                    <w:sz w:val="24"/>
                    <w:szCs w:val="24"/>
                    <w:lang w:val="en-NZ"/>
                  </w:rPr>
                </m:ctrlPr>
              </m:e>
              <m:sup>
                <m:r>
                  <w:rPr>
                    <w:rFonts w:ascii="Cambria Math" w:hAnsi="Cambria Math"/>
                    <w:color w:val="000000" w:themeColor="text1"/>
                    <w:sz w:val="24"/>
                    <w:szCs w:val="24"/>
                    <w:lang w:val="en-NZ"/>
                  </w:rPr>
                  <m:t>-1</m:t>
                </m:r>
              </m:sup>
            </m:sSup>
          </m:fName>
          <m:e>
            <m:r>
              <w:rPr>
                <w:rFonts w:ascii="Cambria Math" w:hAnsi="Cambria Math"/>
                <w:color w:val="000000" w:themeColor="text1"/>
                <w:sz w:val="24"/>
                <w:szCs w:val="24"/>
                <w:lang w:val="en-NZ"/>
              </w:rPr>
              <m:t>(</m:t>
            </m:r>
            <m:f>
              <m:fPr>
                <m:ctrlPr>
                  <w:rPr>
                    <w:rFonts w:ascii="Cambria Math" w:hAnsi="Cambria Math"/>
                    <w:i/>
                    <w:color w:val="000000" w:themeColor="text1"/>
                    <w:sz w:val="24"/>
                    <w:szCs w:val="24"/>
                    <w:lang w:val="en-NZ"/>
                  </w:rPr>
                </m:ctrlPr>
              </m:fPr>
              <m:num>
                <m:r>
                  <w:rPr>
                    <w:rFonts w:ascii="Cambria Math" w:hAnsi="Cambria Math"/>
                    <w:color w:val="000000" w:themeColor="text1"/>
                    <w:sz w:val="24"/>
                    <w:szCs w:val="24"/>
                    <w:lang w:val="en-NZ"/>
                  </w:rPr>
                  <m:t>d</m:t>
                </m:r>
              </m:num>
              <m:den>
                <m:r>
                  <w:rPr>
                    <w:rFonts w:ascii="Cambria Math" w:hAnsi="Cambria Math"/>
                    <w:color w:val="000000" w:themeColor="text1"/>
                    <w:sz w:val="24"/>
                    <w:szCs w:val="24"/>
                    <w:lang w:val="en-NZ"/>
                  </w:rPr>
                  <m:t>2h</m:t>
                </m:r>
              </m:den>
            </m:f>
            <m:r>
              <w:rPr>
                <w:rFonts w:ascii="Cambria Math" w:hAnsi="Cambria Math"/>
                <w:color w:val="000000" w:themeColor="text1"/>
                <w:sz w:val="24"/>
                <w:szCs w:val="24"/>
                <w:lang w:val="en-NZ"/>
              </w:rPr>
              <m:t>)</m:t>
            </m:r>
          </m:e>
        </m:func>
      </m:oMath>
      <w:r w:rsidR="003E4370" w:rsidRPr="00126BB3">
        <w:rPr>
          <w:color w:val="000000" w:themeColor="text1"/>
          <w:sz w:val="28"/>
          <w:szCs w:val="28"/>
          <w:lang w:val="en-NZ"/>
        </w:rPr>
        <w:t xml:space="preserve">                 </w:t>
      </w:r>
      <w:r w:rsidR="003E4370" w:rsidRPr="00126BB3">
        <w:rPr>
          <w:color w:val="000000" w:themeColor="text1"/>
          <w:lang w:val="en-NZ"/>
        </w:rPr>
        <w:t>(</w:t>
      </w:r>
      <w:r w:rsidR="00D63127" w:rsidRPr="00126BB3">
        <w:rPr>
          <w:color w:val="000000" w:themeColor="text1"/>
          <w:lang w:val="en-NZ"/>
        </w:rPr>
        <w:t>4</w:t>
      </w:r>
      <w:r w:rsidR="003E4370" w:rsidRPr="00126BB3">
        <w:rPr>
          <w:color w:val="000000" w:themeColor="text1"/>
          <w:lang w:val="en-NZ"/>
        </w:rPr>
        <w:t>)</w:t>
      </w:r>
    </w:p>
    <w:p w:rsidR="00C70F5B" w:rsidRPr="00126BB3" w:rsidRDefault="00C70F5B" w:rsidP="00C70F5B">
      <w:pPr>
        <w:ind w:firstLineChars="150" w:firstLine="300"/>
        <w:rPr>
          <w:color w:val="000000" w:themeColor="text1"/>
          <w:lang w:val="en-NZ"/>
        </w:rPr>
      </w:pPr>
    </w:p>
    <w:p w:rsidR="00AF3CCD" w:rsidRPr="00126BB3" w:rsidRDefault="00B3378F" w:rsidP="00C70F5B">
      <w:pPr>
        <w:ind w:firstLineChars="150" w:firstLine="300"/>
        <w:rPr>
          <w:color w:val="000000" w:themeColor="text1"/>
          <w:lang w:val="en-NZ"/>
        </w:rPr>
      </w:pPr>
      <w:r w:rsidRPr="00126BB3">
        <w:rPr>
          <w:color w:val="000000" w:themeColor="text1"/>
          <w:lang w:val="en-NZ"/>
        </w:rPr>
        <w:t xml:space="preserve">Considering the total number of horizontal pixels present in any image taken by the camera, which spans across the distance d, it is possible to assign an equivalent </w:t>
      </w:r>
      <w:r w:rsidR="00E36E55" w:rsidRPr="00126BB3">
        <w:rPr>
          <w:color w:val="000000" w:themeColor="text1"/>
          <w:lang w:val="en-NZ"/>
        </w:rPr>
        <w:t xml:space="preserve">angle θ </w:t>
      </w:r>
      <w:r w:rsidRPr="00126BB3">
        <w:rPr>
          <w:color w:val="000000" w:themeColor="text1"/>
          <w:lang w:val="en-NZ"/>
        </w:rPr>
        <w:t xml:space="preserve">represented </w:t>
      </w:r>
      <w:r w:rsidR="00E36E55" w:rsidRPr="00126BB3">
        <w:rPr>
          <w:color w:val="000000" w:themeColor="text1"/>
          <w:lang w:val="en-NZ"/>
        </w:rPr>
        <w:t xml:space="preserve">by </w:t>
      </w:r>
      <w:r w:rsidRPr="00126BB3">
        <w:rPr>
          <w:color w:val="000000" w:themeColor="text1"/>
          <w:lang w:val="en-NZ"/>
        </w:rPr>
        <w:t xml:space="preserve">each pixel with </w:t>
      </w:r>
      <w:r w:rsidR="00ED049D" w:rsidRPr="00126BB3">
        <w:rPr>
          <w:color w:val="000000" w:themeColor="text1"/>
          <w:lang w:val="en-NZ"/>
        </w:rPr>
        <w:t>equation 5</w:t>
      </w:r>
    </w:p>
    <w:p w:rsidR="00476660" w:rsidRPr="00126BB3" w:rsidRDefault="00476660" w:rsidP="00C70F5B">
      <w:pPr>
        <w:ind w:firstLineChars="150" w:firstLine="300"/>
        <w:rPr>
          <w:color w:val="000000" w:themeColor="text1"/>
          <w:lang w:val="en-NZ"/>
        </w:rPr>
      </w:pPr>
    </w:p>
    <w:p w:rsidR="00743E30" w:rsidRPr="00126BB3" w:rsidRDefault="00B0317D" w:rsidP="00D63127">
      <w:pPr>
        <w:ind w:firstLineChars="150" w:firstLine="360"/>
        <w:jc w:val="right"/>
        <w:rPr>
          <w:color w:val="000000" w:themeColor="text1"/>
          <w:lang w:val="en-NZ"/>
        </w:rPr>
      </w:pPr>
      <m:oMath>
        <m:r>
          <w:rPr>
            <w:rFonts w:ascii="Cambria Math" w:hAnsi="Cambria Math"/>
            <w:color w:val="000000" w:themeColor="text1"/>
            <w:sz w:val="24"/>
            <w:szCs w:val="24"/>
            <w:lang w:val="en-NZ"/>
          </w:rPr>
          <m:t>θ =</m:t>
        </m:r>
        <m:f>
          <m:fPr>
            <m:ctrlPr>
              <w:rPr>
                <w:rFonts w:ascii="Cambria Math" w:hAnsi="Cambria Math"/>
                <w:i/>
                <w:color w:val="000000" w:themeColor="text1"/>
                <w:sz w:val="24"/>
                <w:szCs w:val="24"/>
                <w:lang w:val="en-NZ"/>
              </w:rPr>
            </m:ctrlPr>
          </m:fPr>
          <m:num>
            <m:r>
              <w:rPr>
                <w:rFonts w:ascii="Cambria Math" w:hAnsi="Cambria Math"/>
                <w:color w:val="000000" w:themeColor="text1"/>
                <w:sz w:val="24"/>
                <w:szCs w:val="24"/>
                <w:lang w:val="en-NZ"/>
              </w:rPr>
              <m:t>a</m:t>
            </m:r>
          </m:num>
          <m:den>
            <m:sSub>
              <m:sSubPr>
                <m:ctrlPr>
                  <w:rPr>
                    <w:rFonts w:ascii="Cambria Math" w:hAnsi="Cambria Math"/>
                    <w:i/>
                    <w:color w:val="000000" w:themeColor="text1"/>
                    <w:sz w:val="24"/>
                    <w:szCs w:val="24"/>
                    <w:lang w:val="en-NZ"/>
                  </w:rPr>
                </m:ctrlPr>
              </m:sSubPr>
              <m:e>
                <m:r>
                  <w:rPr>
                    <w:rFonts w:ascii="Cambria Math" w:hAnsi="Cambria Math"/>
                    <w:color w:val="000000" w:themeColor="text1"/>
                    <w:sz w:val="24"/>
                    <w:szCs w:val="24"/>
                    <w:lang w:val="en-NZ"/>
                  </w:rPr>
                  <m:t>P</m:t>
                </m:r>
              </m:e>
              <m:sub>
                <m:r>
                  <w:rPr>
                    <w:rFonts w:ascii="Cambria Math" w:hAnsi="Cambria Math"/>
                    <w:color w:val="000000" w:themeColor="text1"/>
                    <w:sz w:val="24"/>
                    <w:szCs w:val="24"/>
                    <w:lang w:val="en-NZ"/>
                  </w:rPr>
                  <m:t>N</m:t>
                </m:r>
              </m:sub>
            </m:sSub>
          </m:den>
        </m:f>
      </m:oMath>
      <w:r w:rsidR="00D63127" w:rsidRPr="00126BB3">
        <w:rPr>
          <w:color w:val="000000" w:themeColor="text1"/>
          <w:sz w:val="24"/>
          <w:szCs w:val="24"/>
          <w:lang w:val="en-NZ"/>
        </w:rPr>
        <w:t xml:space="preserve">                               </w:t>
      </w:r>
      <w:r w:rsidR="00D63127" w:rsidRPr="00126BB3">
        <w:rPr>
          <w:color w:val="000000" w:themeColor="text1"/>
          <w:lang w:val="en-NZ"/>
        </w:rPr>
        <w:t>(5)</w:t>
      </w:r>
    </w:p>
    <w:p w:rsidR="008442B8" w:rsidRPr="00126BB3" w:rsidRDefault="008442B8" w:rsidP="008442B8">
      <w:pPr>
        <w:ind w:firstLineChars="150" w:firstLine="300"/>
        <w:jc w:val="right"/>
        <w:rPr>
          <w:color w:val="000000" w:themeColor="text1"/>
          <w:lang w:val="en-NZ"/>
        </w:rPr>
      </w:pPr>
    </w:p>
    <w:p w:rsidR="004F1ED4" w:rsidRPr="00126BB3" w:rsidRDefault="00F538CC" w:rsidP="004F1ED4">
      <w:pPr>
        <w:jc w:val="left"/>
        <w:rPr>
          <w:color w:val="000000" w:themeColor="text1"/>
          <w:lang w:val="en-NZ"/>
        </w:rPr>
      </w:pPr>
      <w:r w:rsidRPr="00126BB3">
        <w:rPr>
          <w:color w:val="000000" w:themeColor="text1"/>
          <w:lang w:val="en-NZ"/>
        </w:rPr>
        <w:t>Where P</w:t>
      </w:r>
      <w:r w:rsidRPr="00126BB3">
        <w:rPr>
          <w:color w:val="000000" w:themeColor="text1"/>
          <w:vertAlign w:val="subscript"/>
          <w:lang w:val="en-NZ"/>
        </w:rPr>
        <w:t>N</w:t>
      </w:r>
      <w:r w:rsidR="00C5211C" w:rsidRPr="00126BB3">
        <w:rPr>
          <w:color w:val="000000" w:themeColor="text1"/>
          <w:vertAlign w:val="subscript"/>
          <w:lang w:val="en-NZ"/>
        </w:rPr>
        <w:t xml:space="preserve"> </w:t>
      </w:r>
      <w:r w:rsidRPr="00126BB3">
        <w:rPr>
          <w:color w:val="000000" w:themeColor="text1"/>
          <w:vertAlign w:val="subscript"/>
          <w:lang w:val="en-NZ"/>
        </w:rPr>
        <w:t xml:space="preserve"> </w:t>
      </w:r>
      <w:r w:rsidR="00C5211C" w:rsidRPr="00126BB3">
        <w:rPr>
          <w:color w:val="000000" w:themeColor="text1"/>
          <w:lang w:val="en-NZ"/>
        </w:rPr>
        <w:t>is the n</w:t>
      </w:r>
      <w:r w:rsidRPr="00126BB3">
        <w:rPr>
          <w:color w:val="000000" w:themeColor="text1"/>
          <w:lang w:val="en-NZ"/>
        </w:rPr>
        <w:t>umber of horizontal pixels present in the image.</w:t>
      </w:r>
    </w:p>
    <w:p w:rsidR="004F1ED4" w:rsidRPr="00126BB3" w:rsidRDefault="004F1ED4" w:rsidP="00C70F5B">
      <w:pPr>
        <w:ind w:firstLineChars="150" w:firstLine="300"/>
        <w:rPr>
          <w:color w:val="000000" w:themeColor="text1"/>
          <w:lang w:val="en-NZ"/>
        </w:rPr>
      </w:pPr>
    </w:p>
    <w:p w:rsidR="00B0317D" w:rsidRPr="00126BB3" w:rsidRDefault="00AF5A33" w:rsidP="00C70F5B">
      <w:pPr>
        <w:ind w:firstLineChars="150" w:firstLine="300"/>
        <w:rPr>
          <w:lang w:val="en-NZ"/>
        </w:rPr>
      </w:pPr>
      <w:r w:rsidRPr="00126BB3">
        <w:rPr>
          <w:color w:val="000000" w:themeColor="text1"/>
          <w:lang w:val="en-NZ"/>
        </w:rPr>
        <w:t xml:space="preserve">By knowing the angle each pixel represents, it is then possible to find the pixel location on a specific image for a point of interest, determine </w:t>
      </w:r>
      <w:r w:rsidR="00E21119" w:rsidRPr="00126BB3">
        <w:rPr>
          <w:color w:val="000000" w:themeColor="text1"/>
          <w:lang w:val="en-NZ"/>
        </w:rPr>
        <w:t>its</w:t>
      </w:r>
      <w:r w:rsidRPr="00126BB3">
        <w:rPr>
          <w:color w:val="000000" w:themeColor="text1"/>
          <w:lang w:val="en-NZ"/>
        </w:rPr>
        <w:t xml:space="preserve"> pixel location </w:t>
      </w:r>
      <w:r w:rsidR="00E21119" w:rsidRPr="00126BB3">
        <w:rPr>
          <w:color w:val="000000" w:themeColor="text1"/>
          <w:lang w:val="en-NZ"/>
        </w:rPr>
        <w:t xml:space="preserve">and multiply this to the pixel angle. From this, an equivalent angle is obtained, which when added or subtracted from the physical angle of the camera, would yield the angles </w:t>
      </w:r>
      <w:r w:rsidR="00E21119" w:rsidRPr="00126BB3">
        <w:rPr>
          <w:lang w:val="en-NZ"/>
        </w:rPr>
        <w:t xml:space="preserve">α </w:t>
      </w:r>
      <w:r w:rsidR="00260277" w:rsidRPr="00126BB3">
        <w:rPr>
          <w:lang w:val="en-NZ"/>
        </w:rPr>
        <w:t>and</w:t>
      </w:r>
      <w:r w:rsidR="00E21119" w:rsidRPr="00126BB3">
        <w:rPr>
          <w:lang w:val="en-NZ"/>
        </w:rPr>
        <w:t xml:space="preserve"> β</w:t>
      </w:r>
      <w:r w:rsidR="00260277" w:rsidRPr="00126BB3">
        <w:rPr>
          <w:lang w:val="en-NZ"/>
        </w:rPr>
        <w:t>.</w:t>
      </w:r>
      <w:r w:rsidR="00B05D99" w:rsidRPr="00126BB3">
        <w:rPr>
          <w:lang w:val="en-NZ"/>
        </w:rPr>
        <w:t xml:space="preserve"> </w:t>
      </w:r>
      <w:r w:rsidR="00100578" w:rsidRPr="00126BB3">
        <w:rPr>
          <w:lang w:val="en-NZ"/>
        </w:rPr>
        <w:t>Written in equation form:</w:t>
      </w:r>
    </w:p>
    <w:p w:rsidR="00F538CC" w:rsidRPr="00126BB3" w:rsidRDefault="00F538CC" w:rsidP="00C70F5B">
      <w:pPr>
        <w:ind w:firstLineChars="150" w:firstLine="300"/>
        <w:rPr>
          <w:lang w:val="en-NZ"/>
        </w:rPr>
      </w:pPr>
    </w:p>
    <w:p w:rsidR="00100578" w:rsidRPr="00126BB3" w:rsidRDefault="00100578" w:rsidP="00100578">
      <w:pPr>
        <w:ind w:firstLineChars="150" w:firstLine="300"/>
        <w:jc w:val="right"/>
        <w:rPr>
          <w:lang w:val="en-NZ"/>
        </w:rPr>
      </w:pPr>
    </w:p>
    <w:p w:rsidR="00100578" w:rsidRPr="00126BB3" w:rsidRDefault="00100578" w:rsidP="00100578">
      <w:pPr>
        <w:ind w:firstLineChars="150" w:firstLine="300"/>
        <w:jc w:val="right"/>
        <w:rPr>
          <w:color w:val="000000" w:themeColor="text1"/>
          <w:lang w:val="en-NZ"/>
        </w:rPr>
      </w:pPr>
      <m:oMath>
        <m:r>
          <w:rPr>
            <w:rFonts w:ascii="Cambria Math" w:hAnsi="Cambria Math"/>
            <w:color w:val="000000" w:themeColor="text1"/>
            <w:lang w:val="en-NZ"/>
          </w:rPr>
          <w:lastRenderedPageBreak/>
          <m:t>α = (θ*</m:t>
        </m:r>
        <m:sSub>
          <m:sSubPr>
            <m:ctrlPr>
              <w:rPr>
                <w:rFonts w:ascii="Cambria Math" w:hAnsi="Cambria Math"/>
                <w:i/>
                <w:color w:val="000000" w:themeColor="text1"/>
                <w:lang w:val="en-NZ"/>
              </w:rPr>
            </m:ctrlPr>
          </m:sSubPr>
          <m:e>
            <m:r>
              <w:rPr>
                <w:rFonts w:ascii="Cambria Math" w:hAnsi="Cambria Math"/>
                <w:color w:val="000000" w:themeColor="text1"/>
                <w:lang w:val="en-NZ"/>
              </w:rPr>
              <m:t>P</m:t>
            </m:r>
          </m:e>
          <m:sub>
            <m:r>
              <w:rPr>
                <w:rFonts w:ascii="Cambria Math" w:hAnsi="Cambria Math"/>
                <w:color w:val="000000" w:themeColor="text1"/>
                <w:lang w:val="en-NZ"/>
              </w:rPr>
              <m:t>L</m:t>
            </m:r>
          </m:sub>
        </m:sSub>
        <m:r>
          <w:rPr>
            <w:rFonts w:ascii="Cambria Math" w:hAnsi="Cambria Math"/>
            <w:color w:val="000000" w:themeColor="text1"/>
            <w:lang w:val="en-NZ"/>
          </w:rPr>
          <m:t>)+∅</m:t>
        </m:r>
      </m:oMath>
      <w:r w:rsidRPr="00126BB3">
        <w:rPr>
          <w:color w:val="000000" w:themeColor="text1"/>
          <w:lang w:val="en-NZ"/>
        </w:rPr>
        <w:t xml:space="preserve">                          (6)</w:t>
      </w:r>
    </w:p>
    <w:p w:rsidR="00100578" w:rsidRPr="00126BB3" w:rsidRDefault="00100578" w:rsidP="00100578">
      <w:pPr>
        <w:ind w:firstLineChars="150" w:firstLine="300"/>
        <w:jc w:val="right"/>
        <w:rPr>
          <w:color w:val="000000" w:themeColor="text1"/>
          <w:lang w:val="en-NZ"/>
        </w:rPr>
      </w:pPr>
    </w:p>
    <w:p w:rsidR="00100578" w:rsidRPr="00126BB3" w:rsidRDefault="00100578" w:rsidP="00100578">
      <w:pPr>
        <w:ind w:firstLineChars="150" w:firstLine="300"/>
        <w:jc w:val="right"/>
        <w:rPr>
          <w:color w:val="000000" w:themeColor="text1"/>
          <w:lang w:val="en-NZ"/>
        </w:rPr>
      </w:pPr>
      <m:oMath>
        <m:r>
          <w:rPr>
            <w:rFonts w:ascii="Cambria Math" w:hAnsi="Cambria Math"/>
            <w:color w:val="000000" w:themeColor="text1"/>
            <w:lang w:val="en-NZ"/>
          </w:rPr>
          <m:t>β = (θ*</m:t>
        </m:r>
        <m:sSub>
          <m:sSubPr>
            <m:ctrlPr>
              <w:rPr>
                <w:rFonts w:ascii="Cambria Math" w:hAnsi="Cambria Math"/>
                <w:i/>
                <w:color w:val="000000" w:themeColor="text1"/>
                <w:lang w:val="en-NZ"/>
              </w:rPr>
            </m:ctrlPr>
          </m:sSubPr>
          <m:e>
            <m:r>
              <w:rPr>
                <w:rFonts w:ascii="Cambria Math" w:hAnsi="Cambria Math"/>
                <w:color w:val="000000" w:themeColor="text1"/>
                <w:lang w:val="en-NZ"/>
              </w:rPr>
              <m:t>P</m:t>
            </m:r>
          </m:e>
          <m:sub>
            <m:r>
              <w:rPr>
                <w:rFonts w:ascii="Cambria Math" w:hAnsi="Cambria Math"/>
                <w:color w:val="000000" w:themeColor="text1"/>
                <w:lang w:val="en-NZ"/>
              </w:rPr>
              <m:t>L</m:t>
            </m:r>
          </m:sub>
        </m:sSub>
        <m:r>
          <w:rPr>
            <w:rFonts w:ascii="Cambria Math" w:hAnsi="Cambria Math"/>
            <w:color w:val="000000" w:themeColor="text1"/>
            <w:lang w:val="en-NZ"/>
          </w:rPr>
          <m:t>)-∅</m:t>
        </m:r>
      </m:oMath>
      <w:r w:rsidRPr="00126BB3">
        <w:rPr>
          <w:color w:val="000000" w:themeColor="text1"/>
          <w:lang w:val="en-NZ"/>
        </w:rPr>
        <w:t xml:space="preserve">                           (7)</w:t>
      </w:r>
    </w:p>
    <w:p w:rsidR="00100578" w:rsidRPr="00126BB3" w:rsidRDefault="00100578" w:rsidP="00100578">
      <w:pPr>
        <w:ind w:firstLineChars="150" w:firstLine="300"/>
        <w:jc w:val="right"/>
        <w:rPr>
          <w:lang w:val="en-NZ"/>
        </w:rPr>
      </w:pPr>
    </w:p>
    <w:p w:rsidR="00100578" w:rsidRPr="00126BB3" w:rsidRDefault="00100578" w:rsidP="00100578">
      <w:pPr>
        <w:ind w:firstLineChars="150" w:firstLine="300"/>
        <w:jc w:val="right"/>
        <w:rPr>
          <w:color w:val="000000" w:themeColor="text1"/>
          <w:lang w:val="en-NZ"/>
        </w:rPr>
      </w:pPr>
      <m:oMath>
        <m:r>
          <w:rPr>
            <w:rFonts w:ascii="Cambria Math" w:hAnsi="Cambria Math"/>
            <w:color w:val="000000" w:themeColor="text1"/>
            <w:lang w:val="en-NZ"/>
          </w:rPr>
          <m:t>α = (θ*</m:t>
        </m:r>
        <m:sSub>
          <m:sSubPr>
            <m:ctrlPr>
              <w:rPr>
                <w:rFonts w:ascii="Cambria Math" w:hAnsi="Cambria Math"/>
                <w:i/>
                <w:color w:val="000000" w:themeColor="text1"/>
                <w:lang w:val="en-NZ"/>
              </w:rPr>
            </m:ctrlPr>
          </m:sSubPr>
          <m:e>
            <m:r>
              <w:rPr>
                <w:rFonts w:ascii="Cambria Math" w:hAnsi="Cambria Math"/>
                <w:color w:val="000000" w:themeColor="text1"/>
                <w:lang w:val="en-NZ"/>
              </w:rPr>
              <m:t>P</m:t>
            </m:r>
          </m:e>
          <m:sub>
            <m:r>
              <w:rPr>
                <w:rFonts w:ascii="Cambria Math" w:hAnsi="Cambria Math"/>
                <w:color w:val="000000" w:themeColor="text1"/>
                <w:lang w:val="en-NZ"/>
              </w:rPr>
              <m:t>L</m:t>
            </m:r>
          </m:sub>
        </m:sSub>
        <m:r>
          <w:rPr>
            <w:rFonts w:ascii="Cambria Math" w:hAnsi="Cambria Math"/>
            <w:color w:val="000000" w:themeColor="text1"/>
            <w:lang w:val="en-NZ"/>
          </w:rPr>
          <m:t>)-∅</m:t>
        </m:r>
      </m:oMath>
      <w:r w:rsidRPr="00126BB3">
        <w:rPr>
          <w:color w:val="000000" w:themeColor="text1"/>
          <w:lang w:val="en-NZ"/>
        </w:rPr>
        <w:t xml:space="preserve">                           (8)</w:t>
      </w:r>
    </w:p>
    <w:p w:rsidR="00100578" w:rsidRPr="00126BB3" w:rsidRDefault="00100578" w:rsidP="00100578">
      <w:pPr>
        <w:ind w:firstLineChars="150" w:firstLine="300"/>
        <w:jc w:val="right"/>
        <w:rPr>
          <w:color w:val="000000" w:themeColor="text1"/>
          <w:lang w:val="en-NZ"/>
        </w:rPr>
      </w:pPr>
    </w:p>
    <w:p w:rsidR="00100578" w:rsidRPr="00126BB3" w:rsidRDefault="00100578" w:rsidP="00100578">
      <w:pPr>
        <w:ind w:firstLineChars="150" w:firstLine="300"/>
        <w:jc w:val="right"/>
        <w:rPr>
          <w:color w:val="000000" w:themeColor="text1"/>
          <w:lang w:val="en-NZ"/>
        </w:rPr>
      </w:pPr>
      <m:oMath>
        <m:r>
          <w:rPr>
            <w:rFonts w:ascii="Cambria Math" w:hAnsi="Cambria Math"/>
            <w:color w:val="000000" w:themeColor="text1"/>
            <w:lang w:val="en-NZ"/>
          </w:rPr>
          <m:t>β = (θ*</m:t>
        </m:r>
        <m:sSub>
          <m:sSubPr>
            <m:ctrlPr>
              <w:rPr>
                <w:rFonts w:ascii="Cambria Math" w:hAnsi="Cambria Math"/>
                <w:i/>
                <w:color w:val="000000" w:themeColor="text1"/>
                <w:lang w:val="en-NZ"/>
              </w:rPr>
            </m:ctrlPr>
          </m:sSubPr>
          <m:e>
            <m:r>
              <w:rPr>
                <w:rFonts w:ascii="Cambria Math" w:hAnsi="Cambria Math"/>
                <w:color w:val="000000" w:themeColor="text1"/>
                <w:lang w:val="en-NZ"/>
              </w:rPr>
              <m:t>P</m:t>
            </m:r>
          </m:e>
          <m:sub>
            <m:r>
              <w:rPr>
                <w:rFonts w:ascii="Cambria Math" w:hAnsi="Cambria Math"/>
                <w:color w:val="000000" w:themeColor="text1"/>
                <w:lang w:val="en-NZ"/>
              </w:rPr>
              <m:t>L</m:t>
            </m:r>
          </m:sub>
        </m:sSub>
        <m:r>
          <w:rPr>
            <w:rFonts w:ascii="Cambria Math" w:hAnsi="Cambria Math"/>
            <w:color w:val="000000" w:themeColor="text1"/>
            <w:lang w:val="en-NZ"/>
          </w:rPr>
          <m:t>)+∅</m:t>
        </m:r>
      </m:oMath>
      <w:r w:rsidRPr="00126BB3">
        <w:rPr>
          <w:color w:val="000000" w:themeColor="text1"/>
          <w:lang w:val="en-NZ"/>
        </w:rPr>
        <w:t xml:space="preserve">                           (9)</w:t>
      </w:r>
    </w:p>
    <w:p w:rsidR="00847CBD" w:rsidRPr="00126BB3" w:rsidRDefault="00847CBD" w:rsidP="00100578">
      <w:pPr>
        <w:ind w:firstLineChars="150" w:firstLine="300"/>
        <w:jc w:val="right"/>
        <w:rPr>
          <w:color w:val="000000" w:themeColor="text1"/>
          <w:lang w:val="en-NZ"/>
        </w:rPr>
      </w:pPr>
    </w:p>
    <w:p w:rsidR="00F83EFD" w:rsidRPr="00126BB3" w:rsidRDefault="00100578" w:rsidP="00F83EFD">
      <w:pPr>
        <w:rPr>
          <w:color w:val="000000" w:themeColor="text1"/>
          <w:lang w:val="en-NZ"/>
        </w:rPr>
      </w:pPr>
      <w:r w:rsidRPr="00126BB3">
        <w:rPr>
          <w:color w:val="000000" w:themeColor="text1"/>
          <w:lang w:val="en-NZ"/>
        </w:rPr>
        <w:t xml:space="preserve">Where ϕ is the physical angle at which the </w:t>
      </w:r>
      <w:r w:rsidR="00094362" w:rsidRPr="00126BB3">
        <w:rPr>
          <w:color w:val="000000" w:themeColor="text1"/>
          <w:lang w:val="en-NZ"/>
        </w:rPr>
        <w:t>camera is set and  P</w:t>
      </w:r>
      <w:r w:rsidR="00094362" w:rsidRPr="00126BB3">
        <w:rPr>
          <w:color w:val="000000" w:themeColor="text1"/>
          <w:lang w:val="en-NZ"/>
        </w:rPr>
        <w:softHyphen/>
      </w:r>
      <w:r w:rsidR="00094362" w:rsidRPr="00126BB3">
        <w:rPr>
          <w:color w:val="000000" w:themeColor="text1"/>
          <w:vertAlign w:val="subscript"/>
          <w:lang w:val="en-NZ"/>
        </w:rPr>
        <w:t>L</w:t>
      </w:r>
      <w:r w:rsidR="00094362" w:rsidRPr="00126BB3">
        <w:rPr>
          <w:color w:val="000000" w:themeColor="text1"/>
          <w:lang w:val="en-NZ"/>
        </w:rPr>
        <w:t xml:space="preserve"> is pixel location.</w:t>
      </w:r>
      <w:r w:rsidR="00F538CC" w:rsidRPr="00126BB3">
        <w:rPr>
          <w:color w:val="000000" w:themeColor="text1"/>
          <w:lang w:val="en-NZ"/>
        </w:rPr>
        <w:t xml:space="preserve"> </w:t>
      </w:r>
    </w:p>
    <w:p w:rsidR="005E264D" w:rsidRPr="00126BB3" w:rsidRDefault="005E264D" w:rsidP="00F83EFD">
      <w:pPr>
        <w:rPr>
          <w:color w:val="000000" w:themeColor="text1"/>
          <w:lang w:val="en-NZ"/>
        </w:rPr>
      </w:pPr>
    </w:p>
    <w:p w:rsidR="00B3378F" w:rsidRPr="00126BB3" w:rsidRDefault="00F538CC" w:rsidP="00100578">
      <w:pPr>
        <w:ind w:firstLineChars="150" w:firstLine="300"/>
        <w:rPr>
          <w:color w:val="000000" w:themeColor="text1"/>
          <w:sz w:val="18"/>
          <w:lang w:val="en-NZ"/>
        </w:rPr>
      </w:pPr>
      <w:r w:rsidRPr="00126BB3">
        <w:rPr>
          <w:color w:val="000000" w:themeColor="text1"/>
          <w:lang w:val="en-NZ"/>
        </w:rPr>
        <w:t>For P</w:t>
      </w:r>
      <w:r w:rsidRPr="00126BB3">
        <w:rPr>
          <w:color w:val="000000" w:themeColor="text1"/>
          <w:lang w:val="en-NZ"/>
        </w:rPr>
        <w:softHyphen/>
      </w:r>
      <w:r w:rsidRPr="00126BB3">
        <w:rPr>
          <w:color w:val="000000" w:themeColor="text1"/>
          <w:vertAlign w:val="subscript"/>
          <w:lang w:val="en-NZ"/>
        </w:rPr>
        <w:t>L</w:t>
      </w:r>
      <w:r w:rsidRPr="00126BB3">
        <w:rPr>
          <w:color w:val="000000" w:themeColor="text1"/>
          <w:lang w:val="en-NZ"/>
        </w:rPr>
        <w:t>&lt;0.5</w:t>
      </w:r>
      <w:r w:rsidR="00F83EFD" w:rsidRPr="00126BB3">
        <w:rPr>
          <w:color w:val="000000" w:themeColor="text1"/>
          <w:lang w:val="en-NZ"/>
        </w:rPr>
        <w:t xml:space="preserve"> P</w:t>
      </w:r>
      <w:r w:rsidR="00F83EFD" w:rsidRPr="00126BB3">
        <w:rPr>
          <w:color w:val="000000" w:themeColor="text1"/>
          <w:vertAlign w:val="subscript"/>
          <w:lang w:val="en-NZ"/>
        </w:rPr>
        <w:t>N</w:t>
      </w:r>
      <w:r w:rsidR="00F83EFD" w:rsidRPr="00126BB3">
        <w:rPr>
          <w:color w:val="000000" w:themeColor="text1"/>
          <w:lang w:val="en-NZ"/>
        </w:rPr>
        <w:t xml:space="preserve">, </w:t>
      </w:r>
      <w:r w:rsidR="00F83EFD" w:rsidRPr="00126BB3">
        <w:rPr>
          <w:lang w:val="en-NZ"/>
        </w:rPr>
        <w:t xml:space="preserve">α and β are calculated using </w:t>
      </w:r>
      <w:r w:rsidR="00886D16" w:rsidRPr="00126BB3">
        <w:rPr>
          <w:lang w:val="en-NZ"/>
        </w:rPr>
        <w:t xml:space="preserve">equations 6 and 7 while for </w:t>
      </w:r>
      <w:r w:rsidR="00886D16" w:rsidRPr="00126BB3">
        <w:rPr>
          <w:color w:val="000000" w:themeColor="text1"/>
          <w:lang w:val="en-NZ"/>
        </w:rPr>
        <w:t>P</w:t>
      </w:r>
      <w:r w:rsidR="00886D16" w:rsidRPr="00126BB3">
        <w:rPr>
          <w:color w:val="000000" w:themeColor="text1"/>
          <w:lang w:val="en-NZ"/>
        </w:rPr>
        <w:softHyphen/>
      </w:r>
      <w:r w:rsidR="00886D16" w:rsidRPr="00126BB3">
        <w:rPr>
          <w:color w:val="000000" w:themeColor="text1"/>
          <w:vertAlign w:val="subscript"/>
          <w:lang w:val="en-NZ"/>
        </w:rPr>
        <w:t>L</w:t>
      </w:r>
      <w:r w:rsidR="00886D16" w:rsidRPr="00126BB3">
        <w:rPr>
          <w:color w:val="000000" w:themeColor="text1"/>
          <w:lang w:val="en-NZ"/>
        </w:rPr>
        <w:t>&gt;0.5 P</w:t>
      </w:r>
      <w:r w:rsidR="00886D16" w:rsidRPr="00126BB3">
        <w:rPr>
          <w:color w:val="000000" w:themeColor="text1"/>
          <w:vertAlign w:val="subscript"/>
          <w:lang w:val="en-NZ"/>
        </w:rPr>
        <w:t>N</w:t>
      </w:r>
      <w:r w:rsidR="00886D16" w:rsidRPr="00126BB3">
        <w:rPr>
          <w:color w:val="000000" w:themeColor="text1"/>
          <w:lang w:val="en-NZ"/>
        </w:rPr>
        <w:t xml:space="preserve">, </w:t>
      </w:r>
      <w:r w:rsidR="00886D16" w:rsidRPr="00126BB3">
        <w:rPr>
          <w:lang w:val="en-NZ"/>
        </w:rPr>
        <w:t>α and β are calculated using equations 8 and 9.</w:t>
      </w:r>
      <w:r w:rsidR="005E264D" w:rsidRPr="00126BB3">
        <w:rPr>
          <w:lang w:val="en-NZ"/>
        </w:rPr>
        <w:t xml:space="preserve"> Once the angles have been obtained they can be applied to the equations mentioned </w:t>
      </w:r>
      <w:r w:rsidR="00E67C2D" w:rsidRPr="00126BB3">
        <w:rPr>
          <w:lang w:val="en-NZ"/>
        </w:rPr>
        <w:t>in section 3.3 to obtain coordinate data.</w:t>
      </w:r>
    </w:p>
    <w:p w:rsidR="00743E30" w:rsidRPr="00126BB3" w:rsidRDefault="00743E30" w:rsidP="00C70F5B">
      <w:pPr>
        <w:ind w:firstLineChars="150" w:firstLine="300"/>
        <w:rPr>
          <w:color w:val="000000" w:themeColor="text1"/>
          <w:lang w:val="en-NZ"/>
        </w:rPr>
      </w:pPr>
    </w:p>
    <w:p w:rsidR="00EE7524" w:rsidRPr="00126BB3" w:rsidRDefault="00EE7524" w:rsidP="00EE7524">
      <w:pPr>
        <w:pStyle w:val="Heading2"/>
      </w:pPr>
      <w:r w:rsidRPr="00126BB3">
        <w:t>3D Data Display</w:t>
      </w:r>
    </w:p>
    <w:p w:rsidR="009D3183" w:rsidRPr="00126BB3" w:rsidRDefault="009856DF" w:rsidP="004933E8">
      <w:pPr>
        <w:ind w:firstLineChars="150" w:firstLine="300"/>
        <w:rPr>
          <w:lang w:val="en-NZ"/>
        </w:rPr>
      </w:pPr>
      <w:r w:rsidRPr="00126BB3">
        <w:rPr>
          <w:lang w:val="en-NZ"/>
        </w:rPr>
        <w:t xml:space="preserve">Due to the nature of the proposed algorithm, the resulting 3D data has been presented in the form of 3D coordinates. This data is plotted in MATLAB, using an inbuilt function, as a point cloud. As it can be seen from </w:t>
      </w:r>
      <w:r w:rsidR="008B7F1D" w:rsidRPr="00126BB3">
        <w:rPr>
          <w:lang w:val="en-NZ"/>
        </w:rPr>
        <w:t>Figure 17</w:t>
      </w:r>
      <w:r w:rsidRPr="00126BB3">
        <w:rPr>
          <w:lang w:val="en-NZ"/>
        </w:rPr>
        <w:t>, a recognisable reconstruction of the hat has been achieved</w:t>
      </w:r>
    </w:p>
    <w:p w:rsidR="00984EA6" w:rsidRPr="00126BB3" w:rsidRDefault="00984EA6" w:rsidP="00984EA6">
      <w:pPr>
        <w:jc w:val="center"/>
        <w:rPr>
          <w:sz w:val="19"/>
          <w:szCs w:val="19"/>
          <w:lang w:val="en-NZ"/>
        </w:rPr>
      </w:pPr>
      <w:r w:rsidRPr="00126BB3">
        <w:rPr>
          <w:i/>
          <w:noProof/>
          <w:sz w:val="19"/>
          <w:szCs w:val="19"/>
          <w:lang w:eastAsia="zh-TW"/>
        </w:rPr>
        <w:drawing>
          <wp:anchor distT="0" distB="0" distL="114300" distR="114300" simplePos="0" relativeHeight="251653632" behindDoc="0" locked="0" layoutInCell="1" allowOverlap="1">
            <wp:simplePos x="0" y="0"/>
            <wp:positionH relativeFrom="column">
              <wp:posOffset>-13335</wp:posOffset>
            </wp:positionH>
            <wp:positionV relativeFrom="paragraph">
              <wp:posOffset>52705</wp:posOffset>
            </wp:positionV>
            <wp:extent cx="3221355" cy="2567305"/>
            <wp:effectExtent l="19050" t="0" r="0" b="0"/>
            <wp:wrapTopAndBottom/>
            <wp:docPr id="49" name="Picture 12"/>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6" cstate="print">
                      <a:extLst>
                        <a:ext uri="{28A0092B-C50C-407E-A947-70E740481C1C}">
                          <a14:useLocalDpi xmlns:o="urn:schemas-microsoft-com:office:office" xmlns:v="urn:schemas-microsoft-com:vml" xmlns:w10="urn:schemas-microsoft-com:office:word" xmlns:w="http://schemas.openxmlformats.org/wordprocessingml/2006/main" xmlns="" xmlns:p="http://schemas.openxmlformats.org/presentationml/2006/main" xmlns:a14="http://schemas.microsoft.com/office/drawing/2010/main" xmlns:lc="http://schemas.openxmlformats.org/drawingml/2006/lockedCanvas" val="0"/>
                        </a:ext>
                      </a:extLst>
                    </a:blip>
                    <a:srcRect l="60678" t="7639"/>
                    <a:stretch>
                      <a:fillRect/>
                    </a:stretch>
                  </pic:blipFill>
                  <pic:spPr>
                    <a:xfrm>
                      <a:off x="0" y="0"/>
                      <a:ext cx="3221355" cy="2567305"/>
                    </a:xfrm>
                    <a:prstGeom prst="rect">
                      <a:avLst/>
                    </a:prstGeom>
                  </pic:spPr>
                </pic:pic>
              </a:graphicData>
            </a:graphic>
          </wp:anchor>
        </w:drawing>
      </w:r>
      <w:r w:rsidRPr="00126BB3">
        <w:rPr>
          <w:i/>
          <w:sz w:val="19"/>
          <w:szCs w:val="19"/>
          <w:lang w:val="en-NZ"/>
        </w:rPr>
        <w:t xml:space="preserve">Figure 17: </w:t>
      </w:r>
      <w:r w:rsidRPr="00126BB3">
        <w:rPr>
          <w:sz w:val="19"/>
          <w:szCs w:val="19"/>
          <w:lang w:val="en-NZ"/>
        </w:rPr>
        <w:t>Lines link points that have been matched from the right image to the left image</w:t>
      </w:r>
    </w:p>
    <w:p w:rsidR="009D3183" w:rsidRPr="00126BB3" w:rsidRDefault="009D3183" w:rsidP="00F97D6A">
      <w:pPr>
        <w:rPr>
          <w:lang w:val="en-NZ"/>
        </w:rPr>
      </w:pPr>
    </w:p>
    <w:p w:rsidR="009D3183" w:rsidRPr="00126BB3" w:rsidRDefault="009D3183" w:rsidP="00F97D6A">
      <w:pPr>
        <w:rPr>
          <w:lang w:val="en-NZ"/>
        </w:rPr>
      </w:pPr>
    </w:p>
    <w:p w:rsidR="009D3183" w:rsidRPr="00126BB3" w:rsidRDefault="009856DF" w:rsidP="008B7F1D">
      <w:pPr>
        <w:pStyle w:val="Heading1"/>
        <w:rPr>
          <w:lang w:val="en-NZ"/>
        </w:rPr>
      </w:pPr>
      <w:r w:rsidRPr="00126BB3">
        <w:rPr>
          <w:lang w:val="en-NZ"/>
        </w:rPr>
        <w:t>Comparison of Flexscan3D and simplified model</w:t>
      </w:r>
    </w:p>
    <w:p w:rsidR="00FD2645" w:rsidRPr="00126BB3" w:rsidRDefault="00791965" w:rsidP="001D2EAF">
      <w:pPr>
        <w:ind w:firstLineChars="150" w:firstLine="300"/>
        <w:rPr>
          <w:lang w:val="en-NZ"/>
        </w:rPr>
      </w:pPr>
      <w:r w:rsidRPr="00126BB3">
        <w:rPr>
          <w:lang w:val="en-NZ"/>
        </w:rPr>
        <w:t>An immediate effect is observed upon comparing the results obtained from the Flexscan3D system to that from the simplified algorithm.</w:t>
      </w:r>
      <w:r w:rsidR="00EE41C9" w:rsidRPr="00126BB3">
        <w:rPr>
          <w:lang w:val="en-NZ"/>
        </w:rPr>
        <w:t xml:space="preserve"> The quality disparity is large, and the information in the simplified model is not as complete. Apart from this, a phenomenon of warping has also been observed.</w:t>
      </w:r>
      <w:r w:rsidR="00237418" w:rsidRPr="00126BB3">
        <w:rPr>
          <w:lang w:val="en-NZ"/>
        </w:rPr>
        <w:t xml:space="preserve"> A number of possible causes to the difference in quality has been proposed.</w:t>
      </w:r>
    </w:p>
    <w:p w:rsidR="00FD2645" w:rsidRPr="00126BB3" w:rsidRDefault="00FD2645" w:rsidP="008B7F1D">
      <w:pPr>
        <w:pStyle w:val="Heading2"/>
      </w:pPr>
      <w:r w:rsidRPr="00126BB3">
        <w:lastRenderedPageBreak/>
        <w:t>Lack of calibration in the simplified system</w:t>
      </w:r>
    </w:p>
    <w:p w:rsidR="00FD2645" w:rsidRPr="00126BB3" w:rsidRDefault="005C628A" w:rsidP="001D2EAF">
      <w:pPr>
        <w:ind w:firstLineChars="150" w:firstLine="300"/>
        <w:rPr>
          <w:lang w:val="en-NZ"/>
        </w:rPr>
      </w:pPr>
      <w:r w:rsidRPr="00126BB3">
        <w:rPr>
          <w:lang w:val="en-NZ"/>
        </w:rPr>
        <w:t>For the proposed algorithm, calibration was not completed, as the purposes of the algorithm was to provide the proof on concept for how the 3D data acquisition was preformed rather than to reproduce the commercial software. Due to this simplification, certain errors inherent to the system, such as the warping effects from the camera lenses,  have not been accounted from. This would likely cause distortions of the results</w:t>
      </w:r>
    </w:p>
    <w:p w:rsidR="00AE157E" w:rsidRPr="00126BB3" w:rsidRDefault="00D05125" w:rsidP="008B7F1D">
      <w:pPr>
        <w:pStyle w:val="Heading2"/>
      </w:pPr>
      <w:r w:rsidRPr="00126BB3">
        <w:t>Simplification of the triangulation process</w:t>
      </w:r>
    </w:p>
    <w:p w:rsidR="00791965" w:rsidRPr="00126BB3" w:rsidRDefault="00D05125" w:rsidP="001D2EAF">
      <w:pPr>
        <w:ind w:firstLineChars="150" w:firstLine="300"/>
        <w:rPr>
          <w:lang w:val="en-NZ"/>
        </w:rPr>
      </w:pPr>
      <w:r w:rsidRPr="00126BB3">
        <w:rPr>
          <w:lang w:val="en-NZ"/>
        </w:rPr>
        <w:t>In the described method, the theory of triangulation used was in two dimensions rather than three. Due to this, certain assumptions had to be made. First of all, as the vertical distances are not taken into account by the triangulation process, the vertical distance represented by each pixel was assumed</w:t>
      </w:r>
      <w:r w:rsidR="00C829A2" w:rsidRPr="00126BB3">
        <w:rPr>
          <w:lang w:val="en-NZ"/>
        </w:rPr>
        <w:t>. This may have caused inaccuracies to the separation of points placed along the axis in question.</w:t>
      </w:r>
    </w:p>
    <w:p w:rsidR="00F23991" w:rsidRPr="00126BB3" w:rsidRDefault="00F23991" w:rsidP="008B7F1D">
      <w:pPr>
        <w:pStyle w:val="Heading2"/>
      </w:pPr>
      <w:r w:rsidRPr="00126BB3">
        <w:t>Assumption of several system parameters.</w:t>
      </w:r>
    </w:p>
    <w:p w:rsidR="00791965" w:rsidRPr="00126BB3" w:rsidRDefault="00935A42" w:rsidP="001D2EAF">
      <w:pPr>
        <w:ind w:firstLineChars="150" w:firstLine="300"/>
        <w:rPr>
          <w:lang w:val="en-NZ"/>
        </w:rPr>
      </w:pPr>
      <w:r w:rsidRPr="00126BB3">
        <w:rPr>
          <w:lang w:val="en-NZ"/>
        </w:rPr>
        <w:t xml:space="preserve">For the implementation of this algorithm, </w:t>
      </w:r>
      <w:r w:rsidR="00597B20" w:rsidRPr="00126BB3">
        <w:rPr>
          <w:lang w:val="en-NZ"/>
        </w:rPr>
        <w:t xml:space="preserve">several assumptions were made for the system parameters. For instance, </w:t>
      </w:r>
      <w:r w:rsidR="008B7F1D" w:rsidRPr="00126BB3">
        <w:rPr>
          <w:lang w:val="en-NZ"/>
        </w:rPr>
        <w:t>the distance "d" between the two cameras and the physical angle of the cameras were assumed rather than measured. Due to this, the parameters inserted into the triangulation equations would be inaccurate to a certain extent, and thus produce errors in the final 3D model</w:t>
      </w:r>
    </w:p>
    <w:p w:rsidR="008B7F1D" w:rsidRPr="00126BB3" w:rsidRDefault="000043D6" w:rsidP="008B7F1D">
      <w:pPr>
        <w:pStyle w:val="Heading2"/>
      </w:pPr>
      <w:r w:rsidRPr="00126BB3">
        <w:t>Flexscan3D VS Simplified Algorithm</w:t>
      </w:r>
    </w:p>
    <w:p w:rsidR="00791965" w:rsidRPr="00126BB3" w:rsidRDefault="00C27EF1" w:rsidP="001D2EAF">
      <w:pPr>
        <w:ind w:firstLineChars="150" w:firstLine="300"/>
        <w:rPr>
          <w:lang w:val="en-NZ"/>
        </w:rPr>
      </w:pPr>
      <w:r w:rsidRPr="00126BB3">
        <w:rPr>
          <w:lang w:val="en-NZ"/>
        </w:rPr>
        <w:t>As it can be seen in Figure 18. there is a large warping effect present in the reconstructed model using the simplified algorithm.</w:t>
      </w:r>
      <w:r w:rsidR="000970F1" w:rsidRPr="00126BB3">
        <w:rPr>
          <w:lang w:val="en-NZ"/>
        </w:rPr>
        <w:t xml:space="preserve"> This is likely to have been caused by the reasons mentioned above.</w:t>
      </w:r>
      <w:r w:rsidR="00546FDD" w:rsidRPr="00126BB3">
        <w:rPr>
          <w:lang w:val="en-NZ"/>
        </w:rPr>
        <w:t xml:space="preserve"> It is also clear that </w:t>
      </w:r>
      <w:r w:rsidR="00FA47CD" w:rsidRPr="00126BB3">
        <w:rPr>
          <w:lang w:val="en-NZ"/>
        </w:rPr>
        <w:t>there is missing information in the simplified version, where as the Flexscan3D system has a reasonably evenly distributed data points.</w:t>
      </w:r>
      <w:r w:rsidR="00665AA0" w:rsidRPr="00126BB3">
        <w:rPr>
          <w:lang w:val="en-NZ"/>
        </w:rPr>
        <w:t xml:space="preserve"> It is also noted that the simplified model has a significantly fewer number of points, with a count </w:t>
      </w:r>
    </w:p>
    <w:p w:rsidR="00791965" w:rsidRPr="00126BB3" w:rsidRDefault="00967B1C" w:rsidP="00791965">
      <w:pPr>
        <w:rPr>
          <w:lang w:val="en-NZ"/>
        </w:rPr>
      </w:pPr>
      <w:r>
        <w:rPr>
          <w:noProof/>
          <w:lang w:eastAsia="zh-TW"/>
        </w:rPr>
        <w:drawing>
          <wp:anchor distT="0" distB="0" distL="114300" distR="114300" simplePos="0" relativeHeight="251656704" behindDoc="0" locked="0" layoutInCell="1" allowOverlap="1">
            <wp:simplePos x="0" y="0"/>
            <wp:positionH relativeFrom="column">
              <wp:posOffset>-128905</wp:posOffset>
            </wp:positionH>
            <wp:positionV relativeFrom="paragraph">
              <wp:posOffset>5715</wp:posOffset>
            </wp:positionV>
            <wp:extent cx="6230620" cy="2146300"/>
            <wp:effectExtent l="19050" t="0" r="0" b="0"/>
            <wp:wrapNone/>
            <wp:docPr id="8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srcRect t="47122" r="6145"/>
                    <a:stretch>
                      <a:fillRect/>
                    </a:stretch>
                  </pic:blipFill>
                  <pic:spPr bwMode="auto">
                    <a:xfrm>
                      <a:off x="0" y="0"/>
                      <a:ext cx="6230620" cy="2146300"/>
                    </a:xfrm>
                    <a:prstGeom prst="rect">
                      <a:avLst/>
                    </a:prstGeom>
                    <a:noFill/>
                    <a:ln w="9525">
                      <a:noFill/>
                      <a:miter lim="800000"/>
                      <a:headEnd/>
                      <a:tailEnd/>
                    </a:ln>
                  </pic:spPr>
                </pic:pic>
              </a:graphicData>
            </a:graphic>
          </wp:anchor>
        </w:drawing>
      </w:r>
    </w:p>
    <w:p w:rsidR="00791965" w:rsidRPr="00126BB3" w:rsidRDefault="00791965" w:rsidP="00791965">
      <w:pPr>
        <w:rPr>
          <w:lang w:val="en-NZ"/>
        </w:rPr>
      </w:pPr>
    </w:p>
    <w:p w:rsidR="009D3183" w:rsidRPr="00126BB3" w:rsidRDefault="009D3183" w:rsidP="00F97D6A">
      <w:pPr>
        <w:rPr>
          <w:lang w:val="en-NZ"/>
        </w:rPr>
      </w:pPr>
    </w:p>
    <w:p w:rsidR="00F97D6A" w:rsidRPr="00126BB3" w:rsidRDefault="00F97D6A" w:rsidP="00F97D6A">
      <w:pPr>
        <w:rPr>
          <w:lang w:val="en-NZ"/>
        </w:rPr>
      </w:pPr>
    </w:p>
    <w:p w:rsidR="000043D6" w:rsidRPr="00126BB3" w:rsidRDefault="000043D6" w:rsidP="00F97D6A">
      <w:pPr>
        <w:rPr>
          <w:lang w:val="en-NZ"/>
        </w:rPr>
      </w:pPr>
    </w:p>
    <w:p w:rsidR="000043D6" w:rsidRPr="00126BB3" w:rsidRDefault="000043D6" w:rsidP="00F97D6A">
      <w:pPr>
        <w:rPr>
          <w:lang w:val="en-NZ"/>
        </w:rPr>
      </w:pPr>
    </w:p>
    <w:p w:rsidR="000043D6" w:rsidRPr="00126BB3" w:rsidRDefault="000043D6" w:rsidP="00F97D6A">
      <w:pPr>
        <w:rPr>
          <w:lang w:val="en-NZ"/>
        </w:rPr>
      </w:pPr>
    </w:p>
    <w:p w:rsidR="000043D6" w:rsidRPr="00126BB3" w:rsidRDefault="000043D6" w:rsidP="00F97D6A">
      <w:pPr>
        <w:rPr>
          <w:lang w:val="en-NZ"/>
        </w:rPr>
      </w:pPr>
    </w:p>
    <w:p w:rsidR="000043D6" w:rsidRPr="00126BB3" w:rsidRDefault="000043D6" w:rsidP="00F97D6A">
      <w:pPr>
        <w:rPr>
          <w:lang w:val="en-NZ"/>
        </w:rPr>
      </w:pPr>
    </w:p>
    <w:p w:rsidR="000043D6" w:rsidRPr="00126BB3" w:rsidRDefault="000043D6" w:rsidP="00F97D6A">
      <w:pPr>
        <w:rPr>
          <w:lang w:val="en-NZ"/>
        </w:rPr>
      </w:pPr>
    </w:p>
    <w:p w:rsidR="000043D6" w:rsidRPr="00126BB3" w:rsidRDefault="000043D6" w:rsidP="00F97D6A">
      <w:pPr>
        <w:rPr>
          <w:lang w:val="en-NZ"/>
        </w:rPr>
      </w:pPr>
    </w:p>
    <w:p w:rsidR="000043D6" w:rsidRPr="00126BB3" w:rsidRDefault="000043D6" w:rsidP="00F97D6A">
      <w:pPr>
        <w:rPr>
          <w:lang w:val="en-NZ"/>
        </w:rPr>
      </w:pPr>
    </w:p>
    <w:p w:rsidR="000043D6" w:rsidRPr="00126BB3" w:rsidRDefault="000043D6" w:rsidP="00F97D6A">
      <w:pPr>
        <w:rPr>
          <w:lang w:val="en-NZ"/>
        </w:rPr>
      </w:pPr>
    </w:p>
    <w:p w:rsidR="000043D6" w:rsidRPr="00126BB3" w:rsidRDefault="000043D6" w:rsidP="00F97D6A">
      <w:pPr>
        <w:rPr>
          <w:lang w:val="en-NZ"/>
        </w:rPr>
      </w:pPr>
    </w:p>
    <w:p w:rsidR="000043D6" w:rsidRPr="00126BB3" w:rsidRDefault="00331990" w:rsidP="00F97D6A">
      <w:pPr>
        <w:rPr>
          <w:lang w:val="en-NZ"/>
        </w:rPr>
      </w:pPr>
      <w:r>
        <w:rPr>
          <w:noProof/>
          <w:lang w:eastAsia="zh-TW"/>
        </w:rPr>
        <w:pict>
          <v:shape id="_x0000_s1078" type="#_x0000_t202" style="position:absolute;left:0;text-align:left;margin-left:120.5pt;margin-top:10.4pt;width:312.4pt;height:74.5pt;z-index:251666944" strokecolor="white [3212]">
            <v:textbox>
              <w:txbxContent>
                <w:p w:rsidR="00671EEE" w:rsidRDefault="00671EEE" w:rsidP="00671EEE">
                  <w:pPr>
                    <w:jc w:val="center"/>
                    <w:rPr>
                      <w:sz w:val="19"/>
                      <w:szCs w:val="19"/>
                      <w:lang w:val="en-NZ"/>
                    </w:rPr>
                  </w:pPr>
                  <w:r>
                    <w:rPr>
                      <w:i/>
                      <w:sz w:val="19"/>
                      <w:szCs w:val="19"/>
                      <w:lang w:val="en-NZ"/>
                    </w:rPr>
                    <w:t>Figure 18</w:t>
                  </w:r>
                  <w:r w:rsidRPr="00126BB3">
                    <w:rPr>
                      <w:i/>
                      <w:sz w:val="19"/>
                      <w:szCs w:val="19"/>
                      <w:lang w:val="en-NZ"/>
                    </w:rPr>
                    <w:t xml:space="preserve">: </w:t>
                  </w:r>
                  <w:r>
                    <w:rPr>
                      <w:sz w:val="19"/>
                      <w:szCs w:val="19"/>
                      <w:lang w:val="en-NZ"/>
                    </w:rPr>
                    <w:t>Comparison of data obtained from the Flexscan3D system and the a</w:t>
                  </w:r>
                  <w:r w:rsidR="002B0EDE">
                    <w:rPr>
                      <w:sz w:val="19"/>
                      <w:szCs w:val="19"/>
                      <w:lang w:val="en-NZ"/>
                    </w:rPr>
                    <w:t>lgorithms devised by the author</w:t>
                  </w:r>
                </w:p>
                <w:p w:rsidR="00671EEE" w:rsidRPr="00126BB3" w:rsidRDefault="00671EEE" w:rsidP="00671EEE">
                  <w:pPr>
                    <w:jc w:val="center"/>
                    <w:rPr>
                      <w:lang w:val="en-NZ"/>
                    </w:rPr>
                  </w:pPr>
                </w:p>
                <w:p w:rsidR="00671EEE" w:rsidRPr="00671EEE" w:rsidRDefault="00671EEE">
                  <w:pPr>
                    <w:rPr>
                      <w:lang w:val="en-NZ"/>
                    </w:rPr>
                  </w:pPr>
                </w:p>
              </w:txbxContent>
            </v:textbox>
          </v:shape>
        </w:pict>
      </w:r>
    </w:p>
    <w:p w:rsidR="000043D6" w:rsidRPr="00126BB3" w:rsidRDefault="000043D6" w:rsidP="00F97D6A">
      <w:pPr>
        <w:rPr>
          <w:lang w:val="en-NZ"/>
        </w:rPr>
      </w:pPr>
    </w:p>
    <w:p w:rsidR="000043D6" w:rsidRPr="00126BB3" w:rsidRDefault="00467518" w:rsidP="00467518">
      <w:pPr>
        <w:pStyle w:val="Heading1"/>
        <w:rPr>
          <w:lang w:val="en-NZ"/>
        </w:rPr>
      </w:pPr>
      <w:r w:rsidRPr="00126BB3">
        <w:rPr>
          <w:lang w:val="en-NZ"/>
        </w:rPr>
        <w:lastRenderedPageBreak/>
        <w:t>Future work</w:t>
      </w:r>
    </w:p>
    <w:p w:rsidR="00126BB3" w:rsidRPr="00126BB3" w:rsidRDefault="00126BB3" w:rsidP="00126BB3">
      <w:pPr>
        <w:pStyle w:val="Heading2"/>
      </w:pPr>
      <w:r w:rsidRPr="00126BB3">
        <w:t>Further refining and developing the proposed algorithm</w:t>
      </w:r>
    </w:p>
    <w:p w:rsidR="00126BB3" w:rsidRPr="00126BB3" w:rsidRDefault="00126BB3" w:rsidP="001D2EAF">
      <w:pPr>
        <w:ind w:firstLineChars="150" w:firstLine="300"/>
        <w:rPr>
          <w:lang w:val="en-NZ"/>
        </w:rPr>
      </w:pPr>
      <w:r w:rsidRPr="00126BB3">
        <w:rPr>
          <w:lang w:val="en-NZ"/>
        </w:rPr>
        <w:t xml:space="preserve"> Due to the time constraints, limited number of featured were implemented in the algorithm, with little or no optimi</w:t>
      </w:r>
      <w:r>
        <w:rPr>
          <w:lang w:val="en-NZ"/>
        </w:rPr>
        <w:t>s</w:t>
      </w:r>
      <w:r w:rsidRPr="00126BB3">
        <w:rPr>
          <w:lang w:val="en-NZ"/>
        </w:rPr>
        <w:t>ation</w:t>
      </w:r>
      <w:r w:rsidR="000D2677">
        <w:rPr>
          <w:lang w:val="en-NZ"/>
        </w:rPr>
        <w:t>. A goal for the future is to improve on the image quality obtained by the system by introducing compensating procedures such as the calibration process</w:t>
      </w:r>
    </w:p>
    <w:p w:rsidR="00467518" w:rsidRPr="00126BB3" w:rsidRDefault="00467518" w:rsidP="00467518">
      <w:pPr>
        <w:pStyle w:val="Heading2"/>
        <w:rPr>
          <w:lang w:eastAsia="zh-TW"/>
        </w:rPr>
      </w:pPr>
      <w:r w:rsidRPr="00126BB3">
        <w:rPr>
          <w:lang w:eastAsia="zh-TW"/>
        </w:rPr>
        <w:t>Standardizing the review of the image quality</w:t>
      </w:r>
    </w:p>
    <w:p w:rsidR="00467518" w:rsidRPr="00126BB3" w:rsidRDefault="00467518" w:rsidP="001D2EAF">
      <w:pPr>
        <w:autoSpaceDE w:val="0"/>
        <w:autoSpaceDN w:val="0"/>
        <w:adjustRightInd w:val="0"/>
        <w:ind w:firstLineChars="150" w:firstLine="300"/>
        <w:rPr>
          <w:rFonts w:ascii="TimesNewRomanPSMT" w:hAnsi="TimesNewRomanPSMT" w:cs="TimesNewRomanPSMT"/>
          <w:lang w:val="en-NZ" w:eastAsia="zh-TW"/>
        </w:rPr>
      </w:pPr>
      <w:r w:rsidRPr="00126BB3">
        <w:rPr>
          <w:rFonts w:ascii="TimesNewRomanPSMT" w:hAnsi="TimesNewRomanPSMT" w:cs="TimesNewRomanPSMT"/>
          <w:lang w:val="en-NZ" w:eastAsia="zh-TW"/>
        </w:rPr>
        <w:t>At this point in time, the quality of the images is</w:t>
      </w:r>
      <w:r w:rsidR="00671EEE">
        <w:rPr>
          <w:rFonts w:ascii="TimesNewRomanPSMT" w:hAnsi="TimesNewRomanPSMT" w:cs="TimesNewRomanPSMT"/>
          <w:lang w:val="en-NZ" w:eastAsia="zh-TW"/>
        </w:rPr>
        <w:t xml:space="preserve"> </w:t>
      </w:r>
      <w:r w:rsidRPr="00126BB3">
        <w:rPr>
          <w:rFonts w:ascii="TimesNewRomanPSMT" w:hAnsi="TimesNewRomanPSMT" w:cs="TimesNewRomanPSMT"/>
          <w:lang w:val="en-NZ" w:eastAsia="zh-TW"/>
        </w:rPr>
        <w:t>judged solely by comparing the object and the 3D</w:t>
      </w:r>
      <w:r w:rsidR="00671EEE">
        <w:rPr>
          <w:rFonts w:ascii="TimesNewRomanPSMT" w:hAnsi="TimesNewRomanPSMT" w:cs="TimesNewRomanPSMT"/>
          <w:lang w:val="en-NZ" w:eastAsia="zh-TW"/>
        </w:rPr>
        <w:t xml:space="preserve"> </w:t>
      </w:r>
      <w:r w:rsidRPr="00126BB3">
        <w:rPr>
          <w:rFonts w:ascii="TimesNewRomanPSMT" w:hAnsi="TimesNewRomanPSMT" w:cs="TimesNewRomanPSMT"/>
          <w:lang w:val="en-NZ" w:eastAsia="zh-TW"/>
        </w:rPr>
        <w:t xml:space="preserve">model visually. A more quantitative approach </w:t>
      </w:r>
      <w:r w:rsidR="00194CA9">
        <w:rPr>
          <w:rFonts w:ascii="TimesNewRomanPSMT" w:hAnsi="TimesNewRomanPSMT" w:cs="TimesNewRomanPSMT"/>
          <w:lang w:val="en-NZ" w:eastAsia="zh-TW"/>
        </w:rPr>
        <w:t>should be</w:t>
      </w:r>
      <w:r w:rsidR="00967B1C">
        <w:rPr>
          <w:rFonts w:ascii="TimesNewRomanPSMT" w:hAnsi="TimesNewRomanPSMT" w:cs="TimesNewRomanPSMT"/>
          <w:lang w:val="en-NZ" w:eastAsia="zh-TW"/>
        </w:rPr>
        <w:t xml:space="preserve"> </w:t>
      </w:r>
      <w:r w:rsidR="00671EEE">
        <w:rPr>
          <w:rFonts w:ascii="TimesNewRomanPSMT" w:hAnsi="TimesNewRomanPSMT" w:cs="TimesNewRomanPSMT"/>
          <w:lang w:val="en-NZ" w:eastAsia="zh-TW"/>
        </w:rPr>
        <w:t>e</w:t>
      </w:r>
      <w:r w:rsidR="00967B1C">
        <w:rPr>
          <w:rFonts w:ascii="TimesNewRomanPSMT" w:hAnsi="TimesNewRomanPSMT" w:cs="TimesNewRomanPSMT"/>
          <w:lang w:val="en-NZ" w:eastAsia="zh-TW"/>
        </w:rPr>
        <w:t>xplored and possibly implemented as a function</w:t>
      </w:r>
      <w:r w:rsidR="00671EEE">
        <w:rPr>
          <w:rFonts w:ascii="TimesNewRomanPSMT" w:hAnsi="TimesNewRomanPSMT" w:cs="TimesNewRomanPSMT"/>
          <w:lang w:val="en-NZ" w:eastAsia="zh-TW"/>
        </w:rPr>
        <w:t xml:space="preserve"> </w:t>
      </w:r>
      <w:r w:rsidR="00967B1C">
        <w:rPr>
          <w:rFonts w:ascii="TimesNewRomanPSMT" w:hAnsi="TimesNewRomanPSMT" w:cs="TimesNewRomanPSMT"/>
          <w:lang w:val="en-NZ" w:eastAsia="zh-TW"/>
        </w:rPr>
        <w:t>through MATLAB</w:t>
      </w:r>
    </w:p>
    <w:p w:rsidR="00467518" w:rsidRDefault="00D335A1" w:rsidP="00D335A1">
      <w:pPr>
        <w:pStyle w:val="Heading2"/>
        <w:rPr>
          <w:rFonts w:ascii="TimesNewRomanPSMT" w:hAnsi="TimesNewRomanPSMT" w:cs="TimesNewRomanPSMT"/>
          <w:lang w:eastAsia="zh-TW"/>
        </w:rPr>
      </w:pPr>
      <w:r>
        <w:rPr>
          <w:rFonts w:ascii="TimesNewRomanPSMT" w:hAnsi="TimesNewRomanPSMT" w:cs="TimesNewRomanPSMT"/>
          <w:lang w:eastAsia="zh-TW"/>
        </w:rPr>
        <w:t>Displaying 3D model obtained in different formats</w:t>
      </w:r>
    </w:p>
    <w:p w:rsidR="00D2791C" w:rsidRDefault="00D335A1" w:rsidP="001D2EAF">
      <w:pPr>
        <w:autoSpaceDE w:val="0"/>
        <w:autoSpaceDN w:val="0"/>
        <w:adjustRightInd w:val="0"/>
        <w:ind w:firstLineChars="150" w:firstLine="300"/>
        <w:rPr>
          <w:lang w:val="en-NZ" w:eastAsia="zh-TW"/>
        </w:rPr>
      </w:pPr>
      <w:r>
        <w:rPr>
          <w:lang w:val="en-NZ" w:eastAsia="zh-TW"/>
        </w:rPr>
        <w:t>Currently, using the devised algorithm, 3D data can only be obtained in the form of coordinates. This resulted in the plotting of the data in the form of a point cloud, However, there are many methods of displaying such data, such as in the form of solid surface or mesh. Thus for future work, further development of the data display technique should be explored to allow for the data to be plotted in different forms.</w:t>
      </w:r>
    </w:p>
    <w:p w:rsidR="00D2791C" w:rsidRDefault="00D2791C" w:rsidP="00D2791C">
      <w:pPr>
        <w:pStyle w:val="Heading2"/>
        <w:rPr>
          <w:lang w:eastAsia="zh-TW"/>
        </w:rPr>
      </w:pPr>
      <w:r w:rsidRPr="00D2791C">
        <w:rPr>
          <w:lang w:eastAsia="zh-TW"/>
        </w:rPr>
        <w:t xml:space="preserve"> </w:t>
      </w:r>
      <w:r>
        <w:rPr>
          <w:lang w:eastAsia="zh-TW"/>
        </w:rPr>
        <w:t>Automating the process of exposure setting</w:t>
      </w:r>
    </w:p>
    <w:p w:rsidR="00467518" w:rsidRPr="00126BB3" w:rsidRDefault="00D2791C" w:rsidP="001D2EAF">
      <w:pPr>
        <w:autoSpaceDE w:val="0"/>
        <w:autoSpaceDN w:val="0"/>
        <w:adjustRightInd w:val="0"/>
        <w:ind w:firstLineChars="150" w:firstLine="300"/>
        <w:rPr>
          <w:rFonts w:ascii="TimesNewRomanPSMT" w:hAnsi="TimesNewRomanPSMT" w:cs="TimesNewRomanPSMT"/>
          <w:lang w:val="en-NZ" w:eastAsia="zh-TW"/>
        </w:rPr>
      </w:pPr>
      <w:r>
        <w:rPr>
          <w:rFonts w:ascii="TimesNewRomanPSMT" w:hAnsi="TimesNewRomanPSMT" w:cs="TimesNewRomanPSMT"/>
          <w:lang w:eastAsia="zh-TW"/>
        </w:rPr>
        <w:t>The exposure rate for the camera determines the</w:t>
      </w:r>
      <w:r w:rsidR="00671EEE">
        <w:rPr>
          <w:rFonts w:ascii="TimesNewRomanPSMT" w:hAnsi="TimesNewRomanPSMT" w:cs="TimesNewRomanPSMT"/>
          <w:lang w:eastAsia="zh-TW"/>
        </w:rPr>
        <w:t xml:space="preserve"> </w:t>
      </w:r>
      <w:r>
        <w:rPr>
          <w:rFonts w:ascii="TimesNewRomanPSMT" w:hAnsi="TimesNewRomanPSMT" w:cs="TimesNewRomanPSMT"/>
          <w:lang w:eastAsia="zh-TW"/>
        </w:rPr>
        <w:t>amount of light captured by it. For this application, the</w:t>
      </w:r>
      <w:r w:rsidR="00671EEE">
        <w:rPr>
          <w:rFonts w:ascii="TimesNewRomanPSMT" w:hAnsi="TimesNewRomanPSMT" w:cs="TimesNewRomanPSMT"/>
          <w:lang w:eastAsia="zh-TW"/>
        </w:rPr>
        <w:t xml:space="preserve"> </w:t>
      </w:r>
      <w:r>
        <w:rPr>
          <w:rFonts w:ascii="TimesNewRomanPSMT" w:hAnsi="TimesNewRomanPSMT" w:cs="TimesNewRomanPSMT"/>
          <w:lang w:eastAsia="zh-TW"/>
        </w:rPr>
        <w:t>Flexscan3D software can only analyze an object if it has</w:t>
      </w:r>
      <w:r w:rsidR="00671EEE">
        <w:rPr>
          <w:rFonts w:ascii="TimesNewRomanPSMT" w:hAnsi="TimesNewRomanPSMT" w:cs="TimesNewRomanPSMT"/>
          <w:lang w:eastAsia="zh-TW"/>
        </w:rPr>
        <w:t xml:space="preserve"> </w:t>
      </w:r>
      <w:r>
        <w:rPr>
          <w:rFonts w:ascii="TimesNewRomanPSMT" w:hAnsi="TimesNewRomanPSMT" w:cs="TimesNewRomanPSMT"/>
          <w:lang w:eastAsia="zh-TW"/>
        </w:rPr>
        <w:t>the correct amount of exposure. Anything too high or</w:t>
      </w:r>
      <w:r w:rsidR="00671EEE">
        <w:rPr>
          <w:rFonts w:ascii="TimesNewRomanPSMT" w:hAnsi="TimesNewRomanPSMT" w:cs="TimesNewRomanPSMT"/>
          <w:lang w:eastAsia="zh-TW"/>
        </w:rPr>
        <w:t xml:space="preserve"> </w:t>
      </w:r>
      <w:r>
        <w:rPr>
          <w:rFonts w:ascii="TimesNewRomanPSMT" w:hAnsi="TimesNewRomanPSMT" w:cs="TimesNewRomanPSMT"/>
          <w:lang w:eastAsia="zh-TW"/>
        </w:rPr>
        <w:t xml:space="preserve">low would result in misinformation. Currently the </w:t>
      </w:r>
      <w:r w:rsidR="00671EEE">
        <w:rPr>
          <w:rFonts w:ascii="TimesNewRomanPSMT" w:hAnsi="TimesNewRomanPSMT" w:cs="TimesNewRomanPSMT"/>
          <w:lang w:eastAsia="zh-TW"/>
        </w:rPr>
        <w:t>e</w:t>
      </w:r>
      <w:r>
        <w:rPr>
          <w:rFonts w:ascii="TimesNewRomanPSMT" w:hAnsi="TimesNewRomanPSMT" w:cs="TimesNewRomanPSMT"/>
          <w:lang w:eastAsia="zh-TW"/>
        </w:rPr>
        <w:t>xposure rate is still set manually</w:t>
      </w:r>
      <w:r w:rsidR="00194CA9">
        <w:rPr>
          <w:rFonts w:ascii="TimesNewRomanPSMT" w:hAnsi="TimesNewRomanPSMT" w:cs="TimesNewRomanPSMT"/>
          <w:lang w:eastAsia="zh-TW"/>
        </w:rPr>
        <w:t xml:space="preserve"> and may take repeated </w:t>
      </w:r>
      <w:r w:rsidR="00671EEE">
        <w:rPr>
          <w:rFonts w:ascii="TimesNewRomanPSMT" w:hAnsi="TimesNewRomanPSMT" w:cs="TimesNewRomanPSMT"/>
          <w:lang w:eastAsia="zh-TW"/>
        </w:rPr>
        <w:t>a</w:t>
      </w:r>
      <w:r w:rsidR="00194CA9">
        <w:rPr>
          <w:rFonts w:ascii="TimesNewRomanPSMT" w:hAnsi="TimesNewRomanPSMT" w:cs="TimesNewRomanPSMT"/>
          <w:lang w:eastAsia="zh-TW"/>
        </w:rPr>
        <w:t>ttempts before the optimum is achieved</w:t>
      </w:r>
      <w:r>
        <w:rPr>
          <w:rFonts w:ascii="TimesNewRomanPSMT" w:hAnsi="TimesNewRomanPSMT" w:cs="TimesNewRomanPSMT"/>
          <w:lang w:eastAsia="zh-TW"/>
        </w:rPr>
        <w:t xml:space="preserve">. </w:t>
      </w:r>
      <w:r w:rsidR="00194CA9">
        <w:rPr>
          <w:rFonts w:ascii="TimesNewRomanPSMT" w:hAnsi="TimesNewRomanPSMT" w:cs="TimesNewRomanPSMT"/>
          <w:lang w:eastAsia="zh-TW"/>
        </w:rPr>
        <w:t xml:space="preserve">A method </w:t>
      </w:r>
      <w:r w:rsidR="00671EEE">
        <w:rPr>
          <w:rFonts w:ascii="TimesNewRomanPSMT" w:hAnsi="TimesNewRomanPSMT" w:cs="TimesNewRomanPSMT"/>
          <w:lang w:eastAsia="zh-TW"/>
        </w:rPr>
        <w:t>s</w:t>
      </w:r>
      <w:r w:rsidR="00194CA9">
        <w:rPr>
          <w:rFonts w:ascii="TimesNewRomanPSMT" w:hAnsi="TimesNewRomanPSMT" w:cs="TimesNewRomanPSMT"/>
          <w:lang w:eastAsia="zh-TW"/>
        </w:rPr>
        <w:t xml:space="preserve">hould be considered to adjust for the exposure rate </w:t>
      </w:r>
      <w:r w:rsidR="00671EEE">
        <w:rPr>
          <w:rFonts w:ascii="TimesNewRomanPSMT" w:hAnsi="TimesNewRomanPSMT" w:cs="TimesNewRomanPSMT"/>
          <w:lang w:eastAsia="zh-TW"/>
        </w:rPr>
        <w:t>a</w:t>
      </w:r>
      <w:r w:rsidR="00194CA9">
        <w:rPr>
          <w:rFonts w:ascii="TimesNewRomanPSMT" w:hAnsi="TimesNewRomanPSMT" w:cs="TimesNewRomanPSMT"/>
          <w:lang w:eastAsia="zh-TW"/>
        </w:rPr>
        <w:t>utomatically regardless of the object being imaged.</w:t>
      </w:r>
    </w:p>
    <w:p w:rsidR="000043D6" w:rsidRPr="00126BB3" w:rsidRDefault="000043D6" w:rsidP="00F97D6A">
      <w:pPr>
        <w:rPr>
          <w:lang w:val="en-NZ"/>
        </w:rPr>
      </w:pPr>
    </w:p>
    <w:p w:rsidR="000043D6" w:rsidRDefault="000043D6" w:rsidP="00F97D6A">
      <w:pPr>
        <w:rPr>
          <w:lang w:val="en-NZ"/>
        </w:rPr>
      </w:pPr>
    </w:p>
    <w:p w:rsidR="00967B1C" w:rsidRDefault="00967B1C" w:rsidP="00F97D6A">
      <w:pPr>
        <w:rPr>
          <w:lang w:val="en-NZ"/>
        </w:rPr>
      </w:pPr>
    </w:p>
    <w:p w:rsidR="00967B1C" w:rsidRDefault="00967B1C" w:rsidP="00F97D6A">
      <w:pPr>
        <w:rPr>
          <w:lang w:val="en-NZ"/>
        </w:rPr>
      </w:pPr>
    </w:p>
    <w:p w:rsidR="00967B1C" w:rsidRDefault="00967B1C" w:rsidP="00F97D6A">
      <w:pPr>
        <w:rPr>
          <w:lang w:val="en-NZ"/>
        </w:rPr>
      </w:pPr>
    </w:p>
    <w:p w:rsidR="00967B1C" w:rsidRDefault="00967B1C" w:rsidP="00F97D6A">
      <w:pPr>
        <w:rPr>
          <w:lang w:val="en-NZ"/>
        </w:rPr>
      </w:pPr>
    </w:p>
    <w:p w:rsidR="00967B1C" w:rsidRDefault="00967B1C" w:rsidP="00F97D6A">
      <w:pPr>
        <w:rPr>
          <w:lang w:val="en-NZ"/>
        </w:rPr>
      </w:pPr>
    </w:p>
    <w:p w:rsidR="00967B1C" w:rsidRDefault="00967B1C" w:rsidP="00F97D6A">
      <w:pPr>
        <w:rPr>
          <w:lang w:val="en-NZ"/>
        </w:rPr>
      </w:pPr>
    </w:p>
    <w:p w:rsidR="00967B1C" w:rsidRDefault="00967B1C" w:rsidP="00F97D6A">
      <w:pPr>
        <w:rPr>
          <w:lang w:val="en-NZ"/>
        </w:rPr>
      </w:pPr>
    </w:p>
    <w:p w:rsidR="00967B1C" w:rsidRDefault="00967B1C" w:rsidP="00F97D6A">
      <w:pPr>
        <w:rPr>
          <w:lang w:val="en-NZ"/>
        </w:rPr>
      </w:pPr>
    </w:p>
    <w:p w:rsidR="00967B1C" w:rsidRDefault="00967B1C" w:rsidP="00F97D6A">
      <w:pPr>
        <w:rPr>
          <w:lang w:val="en-NZ"/>
        </w:rPr>
      </w:pPr>
    </w:p>
    <w:p w:rsidR="00967B1C" w:rsidRDefault="00967B1C" w:rsidP="00F97D6A">
      <w:pPr>
        <w:rPr>
          <w:lang w:val="en-NZ"/>
        </w:rPr>
      </w:pPr>
    </w:p>
    <w:p w:rsidR="00967B1C" w:rsidRDefault="00967B1C" w:rsidP="00F97D6A">
      <w:pPr>
        <w:rPr>
          <w:lang w:val="en-NZ"/>
        </w:rPr>
      </w:pPr>
    </w:p>
    <w:p w:rsidR="00967B1C" w:rsidRPr="00126BB3" w:rsidRDefault="00967B1C" w:rsidP="00F97D6A">
      <w:pPr>
        <w:rPr>
          <w:lang w:val="en-NZ"/>
        </w:rPr>
      </w:pPr>
    </w:p>
    <w:p w:rsidR="000043D6" w:rsidRPr="00126BB3" w:rsidRDefault="000043D6" w:rsidP="00F97D6A">
      <w:pPr>
        <w:rPr>
          <w:lang w:val="en-NZ"/>
        </w:rPr>
      </w:pPr>
    </w:p>
    <w:p w:rsidR="000043D6" w:rsidRPr="00126BB3" w:rsidRDefault="000043D6" w:rsidP="00F97D6A">
      <w:pPr>
        <w:rPr>
          <w:lang w:val="en-NZ"/>
        </w:rPr>
      </w:pPr>
    </w:p>
    <w:p w:rsidR="000043D6" w:rsidRDefault="000043D6" w:rsidP="00F97D6A">
      <w:pPr>
        <w:rPr>
          <w:lang w:val="en-NZ"/>
        </w:rPr>
      </w:pPr>
    </w:p>
    <w:p w:rsidR="00C634B9" w:rsidRPr="00C634B9" w:rsidRDefault="00C634B9" w:rsidP="00C634B9">
      <w:pPr>
        <w:pStyle w:val="Heading2"/>
      </w:pPr>
      <w:r w:rsidRPr="00C634B9">
        <w:lastRenderedPageBreak/>
        <w:t>Automating the process of image meshing</w:t>
      </w:r>
    </w:p>
    <w:p w:rsidR="00C634B9" w:rsidRPr="00C634B9" w:rsidRDefault="00C634B9" w:rsidP="00C634B9">
      <w:pPr>
        <w:rPr>
          <w:lang w:val="en-NZ"/>
        </w:rPr>
      </w:pPr>
      <w:r w:rsidRPr="00C634B9">
        <w:rPr>
          <w:lang w:val="en-NZ"/>
        </w:rPr>
        <w:t xml:space="preserve">One of the tasks that </w:t>
      </w:r>
      <w:r>
        <w:rPr>
          <w:lang w:val="en-NZ"/>
        </w:rPr>
        <w:t>still needs</w:t>
      </w:r>
      <w:r w:rsidRPr="00C634B9">
        <w:rPr>
          <w:lang w:val="en-NZ"/>
        </w:rPr>
        <w:t xml:space="preserve"> to be addressed in order</w:t>
      </w:r>
    </w:p>
    <w:p w:rsidR="00C634B9" w:rsidRPr="00C634B9" w:rsidRDefault="00C634B9" w:rsidP="00C634B9">
      <w:pPr>
        <w:rPr>
          <w:lang w:val="en-NZ"/>
        </w:rPr>
      </w:pPr>
      <w:r w:rsidRPr="00C634B9">
        <w:rPr>
          <w:lang w:val="en-NZ"/>
        </w:rPr>
        <w:t>to improve the efficiency and reliability of the scanning</w:t>
      </w:r>
    </w:p>
    <w:p w:rsidR="00C634B9" w:rsidRPr="00C634B9" w:rsidRDefault="00C634B9" w:rsidP="00C634B9">
      <w:pPr>
        <w:rPr>
          <w:lang w:val="en-NZ"/>
        </w:rPr>
      </w:pPr>
      <w:r w:rsidRPr="00C634B9">
        <w:rPr>
          <w:lang w:val="en-NZ"/>
        </w:rPr>
        <w:t>process is the automation and optimization of the</w:t>
      </w:r>
    </w:p>
    <w:p w:rsidR="00C634B9" w:rsidRPr="00C634B9" w:rsidRDefault="00C634B9" w:rsidP="00C634B9">
      <w:pPr>
        <w:rPr>
          <w:lang w:val="en-NZ"/>
        </w:rPr>
      </w:pPr>
      <w:r w:rsidRPr="00C634B9">
        <w:rPr>
          <w:lang w:val="en-NZ"/>
        </w:rPr>
        <w:t>meshing process. Meshing separate scans together is a</w:t>
      </w:r>
    </w:p>
    <w:p w:rsidR="00C634B9" w:rsidRPr="00C634B9" w:rsidRDefault="00C634B9" w:rsidP="00C634B9">
      <w:pPr>
        <w:rPr>
          <w:lang w:val="en-NZ"/>
        </w:rPr>
      </w:pPr>
      <w:r w:rsidRPr="00C634B9">
        <w:rPr>
          <w:lang w:val="en-NZ"/>
        </w:rPr>
        <w:t>very time consuming task as to a very large extent the</w:t>
      </w:r>
    </w:p>
    <w:p w:rsidR="00C634B9" w:rsidRPr="00126BB3" w:rsidRDefault="00C634B9" w:rsidP="00C634B9">
      <w:pPr>
        <w:rPr>
          <w:lang w:val="en-NZ"/>
        </w:rPr>
      </w:pPr>
      <w:r w:rsidRPr="00C634B9">
        <w:rPr>
          <w:lang w:val="en-NZ"/>
        </w:rPr>
        <w:t xml:space="preserve">meshing has to be completed manually. </w:t>
      </w:r>
      <w:r>
        <w:rPr>
          <w:lang w:val="en-NZ"/>
        </w:rPr>
        <w:t>For future work, a system could be designed and implemented to carry out an automated meshing process.</w:t>
      </w:r>
    </w:p>
    <w:p w:rsidR="00C634B9" w:rsidRPr="00126BB3" w:rsidRDefault="00C634B9" w:rsidP="00C634B9">
      <w:pPr>
        <w:rPr>
          <w:lang w:val="en-NZ"/>
        </w:rPr>
      </w:pPr>
    </w:p>
    <w:p w:rsidR="00773C7B" w:rsidRPr="00126BB3" w:rsidRDefault="00773C7B" w:rsidP="00773C7B">
      <w:pPr>
        <w:pStyle w:val="Heading1"/>
        <w:rPr>
          <w:lang w:val="en-NZ"/>
        </w:rPr>
      </w:pPr>
      <w:r w:rsidRPr="00126BB3">
        <w:rPr>
          <w:lang w:val="en-NZ"/>
        </w:rPr>
        <w:t>Conclusions</w:t>
      </w:r>
    </w:p>
    <w:p w:rsidR="00773C7B" w:rsidRDefault="00773C7B" w:rsidP="00773C7B">
      <w:pPr>
        <w:rPr>
          <w:lang w:val="en-NZ"/>
        </w:rPr>
      </w:pPr>
      <w:r w:rsidRPr="00126BB3">
        <w:rPr>
          <w:lang w:val="en-NZ"/>
        </w:rPr>
        <w:t xml:space="preserve">In this report, the various aspects of the scanner system, such as the setup, operation environment, limitations and the quality of the results have been discussed. An overview of the theory and implementation of a simplified algorithm was also provided. </w:t>
      </w:r>
    </w:p>
    <w:p w:rsidR="00337C2D" w:rsidRDefault="00337C2D" w:rsidP="00773C7B">
      <w:pPr>
        <w:rPr>
          <w:lang w:val="en-NZ"/>
        </w:rPr>
      </w:pPr>
      <w:r>
        <w:rPr>
          <w:lang w:val="en-NZ"/>
        </w:rPr>
        <w:t xml:space="preserve">For the first section of our project, we </w:t>
      </w:r>
      <w:r w:rsidR="0026026F">
        <w:rPr>
          <w:lang w:val="en-NZ"/>
        </w:rPr>
        <w:t xml:space="preserve">have </w:t>
      </w:r>
      <w:r>
        <w:rPr>
          <w:lang w:val="en-NZ"/>
        </w:rPr>
        <w:t xml:space="preserve">completed the setup of the Flexscan3D system and optimised the system to yield high quality results. The 3D model obtained was of a substantially higher quality than that obtained before </w:t>
      </w:r>
      <w:r w:rsidR="00116F52">
        <w:rPr>
          <w:lang w:val="en-NZ"/>
        </w:rPr>
        <w:t>optimisation</w:t>
      </w:r>
      <w:r>
        <w:rPr>
          <w:lang w:val="en-NZ"/>
        </w:rPr>
        <w:t>.</w:t>
      </w:r>
    </w:p>
    <w:p w:rsidR="00116F52" w:rsidRDefault="00116F52" w:rsidP="00773C7B">
      <w:pPr>
        <w:rPr>
          <w:lang w:val="en-NZ"/>
        </w:rPr>
      </w:pPr>
      <w:r>
        <w:rPr>
          <w:lang w:val="en-NZ"/>
        </w:rPr>
        <w:t xml:space="preserve">A thorough understand of the 3D data acquisition process has been </w:t>
      </w:r>
      <w:r w:rsidR="00313E98">
        <w:rPr>
          <w:lang w:val="en-NZ"/>
        </w:rPr>
        <w:t>acquired</w:t>
      </w:r>
      <w:r>
        <w:rPr>
          <w:lang w:val="en-NZ"/>
        </w:rPr>
        <w:t xml:space="preserve">, and </w:t>
      </w:r>
      <w:r w:rsidR="0026026F">
        <w:rPr>
          <w:lang w:val="en-NZ"/>
        </w:rPr>
        <w:t>a proof of concept algorithm has been implemented. The algorithm is able to adequately reconstruct a scanned object to a recognisable standard</w:t>
      </w:r>
      <w:r w:rsidR="00313E98">
        <w:rPr>
          <w:lang w:val="en-NZ"/>
        </w:rPr>
        <w:t xml:space="preserve">, though it has been recognised that the quality is not entirely replicated. </w:t>
      </w:r>
    </w:p>
    <w:p w:rsidR="002B0EDE" w:rsidRDefault="002B0EDE" w:rsidP="00773C7B">
      <w:pPr>
        <w:rPr>
          <w:lang w:val="en-NZ"/>
        </w:rPr>
      </w:pPr>
      <w:r>
        <w:rPr>
          <w:lang w:val="en-NZ"/>
        </w:rPr>
        <w:t>Through completing this research project, the author</w:t>
      </w:r>
      <w:r w:rsidR="005C3A25">
        <w:rPr>
          <w:lang w:val="en-NZ"/>
        </w:rPr>
        <w:t xml:space="preserve"> has gained an insight to the technology behind the field of 3D imaging, understood it's limitations, and see the endless opportunities and development this field has to offer.</w:t>
      </w:r>
    </w:p>
    <w:p w:rsidR="00596972" w:rsidRPr="00126BB3" w:rsidRDefault="00596972" w:rsidP="00596972">
      <w:pPr>
        <w:pStyle w:val="Heading1"/>
        <w:rPr>
          <w:lang w:val="en-NZ" w:eastAsia="zh-TW"/>
        </w:rPr>
      </w:pPr>
      <w:r w:rsidRPr="00126BB3">
        <w:rPr>
          <w:lang w:val="en-NZ" w:eastAsia="zh-TW"/>
        </w:rPr>
        <w:t>Acknowledgements</w:t>
      </w:r>
    </w:p>
    <w:p w:rsidR="00596972" w:rsidRPr="00126BB3" w:rsidRDefault="00596972" w:rsidP="00E63C20">
      <w:pPr>
        <w:widowControl w:val="0"/>
        <w:autoSpaceDE w:val="0"/>
        <w:autoSpaceDN w:val="0"/>
        <w:adjustRightInd w:val="0"/>
        <w:ind w:firstLineChars="150" w:firstLine="300"/>
        <w:rPr>
          <w:lang w:val="en-NZ" w:eastAsia="zh-TW"/>
        </w:rPr>
      </w:pPr>
      <w:r w:rsidRPr="00126BB3">
        <w:rPr>
          <w:lang w:val="en-NZ" w:eastAsia="zh-TW"/>
        </w:rPr>
        <w:t>I would like to thank the following people for their a</w:t>
      </w:r>
      <w:r w:rsidR="007032A1" w:rsidRPr="00126BB3">
        <w:rPr>
          <w:lang w:val="en-NZ" w:eastAsia="zh-TW"/>
        </w:rPr>
        <w:t>ssistance in the project</w:t>
      </w:r>
      <w:r w:rsidR="00B370B2" w:rsidRPr="00126BB3">
        <w:rPr>
          <w:lang w:val="en-NZ" w:eastAsia="zh-TW"/>
        </w:rPr>
        <w:t>:</w:t>
      </w:r>
      <w:r w:rsidR="00B64C0D" w:rsidRPr="00126BB3">
        <w:rPr>
          <w:lang w:val="en-NZ" w:eastAsia="zh-TW"/>
        </w:rPr>
        <w:t xml:space="preserve"> </w:t>
      </w:r>
      <w:r w:rsidR="00B370B2" w:rsidRPr="00126BB3">
        <w:rPr>
          <w:lang w:val="en-NZ"/>
        </w:rPr>
        <w:t xml:space="preserve">Dr. </w:t>
      </w:r>
      <w:proofErr w:type="spellStart"/>
      <w:r w:rsidR="00B370B2" w:rsidRPr="00126BB3">
        <w:rPr>
          <w:lang w:val="en-NZ"/>
        </w:rPr>
        <w:t>Waleed</w:t>
      </w:r>
      <w:proofErr w:type="spellEnd"/>
      <w:r w:rsidR="00B370B2" w:rsidRPr="00126BB3">
        <w:rPr>
          <w:lang w:val="en-NZ"/>
        </w:rPr>
        <w:t xml:space="preserve"> Abdulla, who has </w:t>
      </w:r>
      <w:r w:rsidR="001356E0" w:rsidRPr="00126BB3">
        <w:rPr>
          <w:lang w:val="en-NZ"/>
        </w:rPr>
        <w:t xml:space="preserve">given us invaluable advice on the </w:t>
      </w:r>
      <w:r w:rsidR="00587227" w:rsidRPr="00126BB3">
        <w:rPr>
          <w:lang w:val="en-NZ"/>
        </w:rPr>
        <w:t>project and guided us towards its completion</w:t>
      </w:r>
      <w:r w:rsidR="003F49C6" w:rsidRPr="00126BB3">
        <w:rPr>
          <w:lang w:val="en-NZ"/>
        </w:rPr>
        <w:t>,</w:t>
      </w:r>
      <w:r w:rsidR="00B64C0D" w:rsidRPr="00126BB3">
        <w:rPr>
          <w:lang w:val="en-NZ"/>
        </w:rPr>
        <w:t xml:space="preserve"> </w:t>
      </w:r>
      <w:r w:rsidR="001356E0" w:rsidRPr="00126BB3">
        <w:rPr>
          <w:lang w:val="en-NZ"/>
        </w:rPr>
        <w:t xml:space="preserve">Dr. Catherine Watson, for her advice on </w:t>
      </w:r>
      <w:r w:rsidR="0015644A" w:rsidRPr="00126BB3">
        <w:rPr>
          <w:lang w:val="en-NZ"/>
        </w:rPr>
        <w:t>constructing</w:t>
      </w:r>
      <w:r w:rsidR="001356E0" w:rsidRPr="00126BB3">
        <w:rPr>
          <w:lang w:val="en-NZ"/>
        </w:rPr>
        <w:t xml:space="preserve"> the report and </w:t>
      </w:r>
      <w:r w:rsidR="00945B85" w:rsidRPr="00126BB3">
        <w:rPr>
          <w:lang w:val="en-NZ"/>
        </w:rPr>
        <w:t xml:space="preserve">her </w:t>
      </w:r>
      <w:r w:rsidR="001356E0" w:rsidRPr="00126BB3">
        <w:rPr>
          <w:lang w:val="en-NZ"/>
        </w:rPr>
        <w:t xml:space="preserve">suggestions </w:t>
      </w:r>
      <w:r w:rsidR="00C97B17" w:rsidRPr="00126BB3">
        <w:rPr>
          <w:lang w:val="en-NZ"/>
        </w:rPr>
        <w:t>and insights on possible applications of our algorithm</w:t>
      </w:r>
      <w:r w:rsidR="003F49C6" w:rsidRPr="00126BB3">
        <w:rPr>
          <w:lang w:val="en-NZ"/>
        </w:rPr>
        <w:t>,</w:t>
      </w:r>
      <w:r w:rsidR="006D30A6" w:rsidRPr="00126BB3">
        <w:rPr>
          <w:lang w:val="en-NZ"/>
        </w:rPr>
        <w:t xml:space="preserve"> </w:t>
      </w:r>
      <w:r w:rsidR="00016D4E" w:rsidRPr="00126BB3">
        <w:rPr>
          <w:lang w:val="en-NZ"/>
        </w:rPr>
        <w:t>and</w:t>
      </w:r>
      <w:r w:rsidR="001356E0" w:rsidRPr="00126BB3">
        <w:rPr>
          <w:lang w:val="en-NZ"/>
        </w:rPr>
        <w:t xml:space="preserve"> </w:t>
      </w:r>
      <w:r w:rsidR="0015644A" w:rsidRPr="00126BB3">
        <w:rPr>
          <w:lang w:val="en-NZ" w:eastAsia="zh-TW"/>
        </w:rPr>
        <w:t xml:space="preserve">PhD student </w:t>
      </w:r>
      <w:proofErr w:type="spellStart"/>
      <w:r w:rsidR="0015644A" w:rsidRPr="00126BB3">
        <w:rPr>
          <w:lang w:val="en-NZ" w:eastAsia="zh-TW"/>
        </w:rPr>
        <w:t>Maja</w:t>
      </w:r>
      <w:proofErr w:type="spellEnd"/>
      <w:r w:rsidR="00B64C0D" w:rsidRPr="00126BB3">
        <w:rPr>
          <w:lang w:val="en-NZ" w:eastAsia="zh-TW"/>
        </w:rPr>
        <w:t xml:space="preserve"> </w:t>
      </w:r>
      <w:proofErr w:type="spellStart"/>
      <w:r w:rsidR="00B64C0D" w:rsidRPr="00126BB3">
        <w:rPr>
          <w:lang w:val="en-NZ" w:eastAsia="zh-TW"/>
        </w:rPr>
        <w:t>Krivokuca</w:t>
      </w:r>
      <w:proofErr w:type="spellEnd"/>
      <w:r w:rsidR="003F49C6" w:rsidRPr="00126BB3">
        <w:rPr>
          <w:lang w:val="en-NZ" w:eastAsia="zh-TW"/>
        </w:rPr>
        <w:t xml:space="preserve"> who has assisted us with all the technical aspects of the 3D scanner</w:t>
      </w:r>
      <w:r w:rsidR="006D30A6" w:rsidRPr="00126BB3">
        <w:rPr>
          <w:lang w:val="en-NZ" w:eastAsia="zh-TW"/>
        </w:rPr>
        <w:t xml:space="preserve"> as well as providing us with essential feedback about our work.</w:t>
      </w:r>
      <w:r w:rsidR="00E2472F" w:rsidRPr="00126BB3">
        <w:rPr>
          <w:lang w:val="en-NZ" w:eastAsia="zh-TW"/>
        </w:rPr>
        <w:t xml:space="preserve"> F</w:t>
      </w:r>
      <w:r w:rsidR="003F49C6" w:rsidRPr="00126BB3">
        <w:rPr>
          <w:lang w:val="en-NZ" w:eastAsia="zh-TW"/>
        </w:rPr>
        <w:t xml:space="preserve">inally </w:t>
      </w:r>
      <w:r w:rsidR="00E2472F" w:rsidRPr="00126BB3">
        <w:rPr>
          <w:lang w:val="en-NZ" w:eastAsia="zh-TW"/>
        </w:rPr>
        <w:t xml:space="preserve">I thank </w:t>
      </w:r>
      <w:r w:rsidR="003F49C6" w:rsidRPr="00126BB3">
        <w:rPr>
          <w:lang w:val="en-NZ"/>
        </w:rPr>
        <w:t xml:space="preserve">my partner Samuel </w:t>
      </w:r>
      <w:proofErr w:type="spellStart"/>
      <w:r w:rsidR="003F49C6" w:rsidRPr="00126BB3">
        <w:rPr>
          <w:lang w:val="en-NZ"/>
        </w:rPr>
        <w:t>Prasetya</w:t>
      </w:r>
      <w:proofErr w:type="spellEnd"/>
      <w:r w:rsidR="003F49C6" w:rsidRPr="00126BB3">
        <w:rPr>
          <w:lang w:val="en-NZ"/>
        </w:rPr>
        <w:t xml:space="preserve"> </w:t>
      </w:r>
      <w:proofErr w:type="spellStart"/>
      <w:r w:rsidR="003F49C6" w:rsidRPr="00126BB3">
        <w:rPr>
          <w:lang w:val="en-NZ"/>
        </w:rPr>
        <w:t>Loho</w:t>
      </w:r>
      <w:proofErr w:type="spellEnd"/>
      <w:r w:rsidR="003F49C6" w:rsidRPr="00126BB3">
        <w:rPr>
          <w:lang w:val="en-NZ"/>
        </w:rPr>
        <w:t xml:space="preserve"> who has worked most diligently throughout </w:t>
      </w:r>
      <w:r w:rsidR="001D75F9" w:rsidRPr="00126BB3">
        <w:rPr>
          <w:lang w:val="en-NZ"/>
        </w:rPr>
        <w:t xml:space="preserve">the </w:t>
      </w:r>
      <w:r w:rsidR="00893C4C" w:rsidRPr="00126BB3">
        <w:rPr>
          <w:lang w:val="en-NZ"/>
        </w:rPr>
        <w:t>duration</w:t>
      </w:r>
      <w:r w:rsidR="003F49C6" w:rsidRPr="00126BB3">
        <w:rPr>
          <w:lang w:val="en-NZ"/>
        </w:rPr>
        <w:t xml:space="preserve"> of this project.</w:t>
      </w:r>
    </w:p>
    <w:p w:rsidR="005A1FEF" w:rsidRPr="00126BB3" w:rsidRDefault="005A1FEF" w:rsidP="003700E5">
      <w:pPr>
        <w:pStyle w:val="Heading1"/>
        <w:rPr>
          <w:lang w:val="en-NZ"/>
        </w:rPr>
      </w:pPr>
      <w:r w:rsidRPr="00126BB3">
        <w:rPr>
          <w:lang w:val="en-NZ"/>
        </w:rPr>
        <w:t>References</w:t>
      </w:r>
    </w:p>
    <w:p w:rsidR="00C06B51" w:rsidRPr="00126BB3" w:rsidRDefault="00331990" w:rsidP="00C06B51">
      <w:pPr>
        <w:ind w:left="720" w:hanging="720"/>
        <w:rPr>
          <w:lang w:val="en-NZ"/>
        </w:rPr>
      </w:pPr>
      <w:r w:rsidRPr="00126BB3">
        <w:rPr>
          <w:lang w:val="en-NZ"/>
        </w:rPr>
        <w:fldChar w:fldCharType="begin"/>
      </w:r>
      <w:r w:rsidR="00084AB0" w:rsidRPr="00126BB3">
        <w:rPr>
          <w:lang w:val="en-NZ"/>
        </w:rPr>
        <w:instrText xml:space="preserve"> ADDIN EN.REFLIST </w:instrText>
      </w:r>
      <w:r w:rsidRPr="00126BB3">
        <w:rPr>
          <w:lang w:val="en-NZ"/>
        </w:rPr>
        <w:fldChar w:fldCharType="separate"/>
      </w:r>
      <w:bookmarkStart w:id="0" w:name="_ENREF_1"/>
      <w:r w:rsidR="00C06B51" w:rsidRPr="00126BB3">
        <w:rPr>
          <w:lang w:val="en-NZ"/>
        </w:rPr>
        <w:t>[1]</w:t>
      </w:r>
      <w:r w:rsidR="00C06B51" w:rsidRPr="00126BB3">
        <w:rPr>
          <w:lang w:val="en-NZ"/>
        </w:rPr>
        <w:tab/>
      </w:r>
      <w:r w:rsidR="00FD16BC" w:rsidRPr="00126BB3">
        <w:rPr>
          <w:lang w:val="en-NZ"/>
        </w:rPr>
        <w:t xml:space="preserve">Retrieved: </w:t>
      </w:r>
      <w:r w:rsidR="00C06B51" w:rsidRPr="00126BB3">
        <w:rPr>
          <w:lang w:val="en-NZ"/>
        </w:rPr>
        <w:t>(10.</w:t>
      </w:r>
      <w:r w:rsidR="00FD16BC" w:rsidRPr="00126BB3">
        <w:rPr>
          <w:lang w:val="en-NZ"/>
        </w:rPr>
        <w:t>March</w:t>
      </w:r>
      <w:r w:rsidR="00C06B51" w:rsidRPr="00126BB3">
        <w:rPr>
          <w:lang w:val="en-NZ"/>
        </w:rPr>
        <w:t xml:space="preserve">.11). </w:t>
      </w:r>
      <w:r w:rsidR="00C40FBC" w:rsidRPr="00126BB3">
        <w:rPr>
          <w:lang w:val="en-NZ"/>
        </w:rPr>
        <w:t xml:space="preserve">Title: </w:t>
      </w:r>
      <w:r w:rsidR="00C06B51" w:rsidRPr="00126BB3">
        <w:rPr>
          <w:i/>
          <w:lang w:val="en-NZ"/>
        </w:rPr>
        <w:t>3D scanner</w:t>
      </w:r>
      <w:r w:rsidR="00FD16BC" w:rsidRPr="00126BB3">
        <w:rPr>
          <w:i/>
          <w:lang w:val="en-NZ"/>
        </w:rPr>
        <w:t>s</w:t>
      </w:r>
      <w:r w:rsidR="00C06B51" w:rsidRPr="00126BB3">
        <w:rPr>
          <w:lang w:val="en-NZ"/>
        </w:rPr>
        <w:t>. Available: http://en.wikipedia.org/wiki/3D_sca</w:t>
      </w:r>
      <w:r w:rsidR="008D7049" w:rsidRPr="00126BB3">
        <w:rPr>
          <w:lang w:val="en-NZ"/>
        </w:rPr>
        <w:t xml:space="preserve"> </w:t>
      </w:r>
      <w:r w:rsidR="00C06B51" w:rsidRPr="00126BB3">
        <w:rPr>
          <w:lang w:val="en-NZ"/>
        </w:rPr>
        <w:t>nner</w:t>
      </w:r>
      <w:bookmarkEnd w:id="0"/>
    </w:p>
    <w:p w:rsidR="00C06B51" w:rsidRPr="00126BB3" w:rsidRDefault="00FD16BC" w:rsidP="00C06B51">
      <w:pPr>
        <w:ind w:left="720" w:hanging="720"/>
        <w:rPr>
          <w:lang w:val="en-NZ"/>
        </w:rPr>
      </w:pPr>
      <w:bookmarkStart w:id="1" w:name="_ENREF_2"/>
      <w:r w:rsidRPr="00126BB3">
        <w:rPr>
          <w:lang w:val="en-NZ"/>
        </w:rPr>
        <w:t>[2]</w:t>
      </w:r>
      <w:r w:rsidRPr="00126BB3">
        <w:rPr>
          <w:lang w:val="en-NZ"/>
        </w:rPr>
        <w:tab/>
        <w:t>Retrieved: (01.May</w:t>
      </w:r>
      <w:r w:rsidR="00C06B51" w:rsidRPr="00126BB3">
        <w:rPr>
          <w:lang w:val="en-NZ"/>
        </w:rPr>
        <w:t xml:space="preserve">.2011). </w:t>
      </w:r>
      <w:r w:rsidR="00C40FBC" w:rsidRPr="00126BB3">
        <w:rPr>
          <w:lang w:val="en-NZ"/>
        </w:rPr>
        <w:t xml:space="preserve">Title: </w:t>
      </w:r>
      <w:r w:rsidR="00C06B51" w:rsidRPr="00126BB3">
        <w:rPr>
          <w:i/>
          <w:lang w:val="en-NZ"/>
        </w:rPr>
        <w:t>3D scanning</w:t>
      </w:r>
      <w:r w:rsidR="00C06B51" w:rsidRPr="00126BB3">
        <w:rPr>
          <w:lang w:val="en-NZ"/>
        </w:rPr>
        <w:t xml:space="preserve">. Available: </w:t>
      </w:r>
      <w:r w:rsidR="004A5DF6" w:rsidRPr="00126BB3">
        <w:rPr>
          <w:lang w:val="en-NZ"/>
        </w:rPr>
        <w:t>h</w:t>
      </w:r>
      <w:r w:rsidR="00C06B51" w:rsidRPr="00126BB3">
        <w:rPr>
          <w:lang w:val="en-NZ"/>
        </w:rPr>
        <w:t>ttp://coep.vlab.co.in/?sub=34&amp;brch</w:t>
      </w:r>
      <w:r w:rsidR="004A5DF6" w:rsidRPr="00126BB3">
        <w:rPr>
          <w:lang w:val="en-NZ"/>
        </w:rPr>
        <w:t xml:space="preserve"> </w:t>
      </w:r>
      <w:r w:rsidR="00C06B51" w:rsidRPr="00126BB3">
        <w:rPr>
          <w:lang w:val="en-NZ"/>
        </w:rPr>
        <w:t>=106&amp;sim=661&amp;cnt=1</w:t>
      </w:r>
      <w:bookmarkEnd w:id="1"/>
    </w:p>
    <w:p w:rsidR="00C06B51" w:rsidRPr="00126BB3" w:rsidRDefault="00C06B51" w:rsidP="00C06B51">
      <w:pPr>
        <w:ind w:left="720" w:hanging="720"/>
        <w:rPr>
          <w:lang w:val="en-NZ"/>
        </w:rPr>
      </w:pPr>
      <w:bookmarkStart w:id="2" w:name="_ENREF_3"/>
      <w:r w:rsidRPr="00126BB3">
        <w:rPr>
          <w:lang w:val="en-NZ"/>
        </w:rPr>
        <w:lastRenderedPageBreak/>
        <w:t>[3]</w:t>
      </w:r>
      <w:r w:rsidRPr="00126BB3">
        <w:rPr>
          <w:lang w:val="en-NZ"/>
        </w:rPr>
        <w:tab/>
      </w:r>
      <w:r w:rsidR="006D6F4C" w:rsidRPr="00126BB3">
        <w:rPr>
          <w:lang w:val="en-NZ"/>
        </w:rPr>
        <w:t xml:space="preserve">Retrieved: </w:t>
      </w:r>
      <w:r w:rsidR="00C40FBC" w:rsidRPr="00126BB3">
        <w:rPr>
          <w:lang w:val="en-NZ"/>
        </w:rPr>
        <w:t xml:space="preserve">(29.04.2011).Title: </w:t>
      </w:r>
      <w:r w:rsidRPr="00126BB3">
        <w:rPr>
          <w:i/>
          <w:lang w:val="en-NZ"/>
        </w:rPr>
        <w:t>3D SCANNING: CULTURAL</w:t>
      </w:r>
      <w:r w:rsidR="009104E6" w:rsidRPr="00126BB3">
        <w:rPr>
          <w:i/>
          <w:lang w:val="en-NZ"/>
        </w:rPr>
        <w:t xml:space="preserve"> </w:t>
      </w:r>
      <w:r w:rsidRPr="00126BB3">
        <w:rPr>
          <w:i/>
          <w:lang w:val="en-NZ"/>
        </w:rPr>
        <w:t xml:space="preserve"> HERITAGE AND THE ARTS </w:t>
      </w:r>
      <w:r w:rsidRPr="00126BB3">
        <w:rPr>
          <w:lang w:val="en-NZ"/>
        </w:rPr>
        <w:t>Availabl</w:t>
      </w:r>
      <w:r w:rsidR="00291250" w:rsidRPr="00126BB3">
        <w:rPr>
          <w:lang w:val="en-NZ"/>
        </w:rPr>
        <w:t>e: http://www.accurexmeasure.co</w:t>
      </w:r>
      <w:r w:rsidRPr="00126BB3">
        <w:rPr>
          <w:lang w:val="en-NZ"/>
        </w:rPr>
        <w:t>m/cul</w:t>
      </w:r>
      <w:r w:rsidR="006D6F4C" w:rsidRPr="00126BB3">
        <w:rPr>
          <w:lang w:val="en-NZ"/>
        </w:rPr>
        <w:t xml:space="preserve"> </w:t>
      </w:r>
      <w:r w:rsidRPr="00126BB3">
        <w:rPr>
          <w:lang w:val="en-NZ"/>
        </w:rPr>
        <w:t>turalheritageandarts.htm</w:t>
      </w:r>
      <w:bookmarkEnd w:id="2"/>
    </w:p>
    <w:p w:rsidR="00C06B51" w:rsidRPr="00126BB3" w:rsidRDefault="00C06B51" w:rsidP="00C06B51">
      <w:pPr>
        <w:ind w:left="720" w:hanging="720"/>
        <w:rPr>
          <w:lang w:val="en-NZ"/>
        </w:rPr>
      </w:pPr>
      <w:bookmarkStart w:id="3" w:name="_ENREF_4"/>
      <w:r w:rsidRPr="00126BB3">
        <w:rPr>
          <w:lang w:val="en-NZ"/>
        </w:rPr>
        <w:t>[4]</w:t>
      </w:r>
      <w:r w:rsidRPr="00126BB3">
        <w:rPr>
          <w:lang w:val="en-NZ"/>
        </w:rPr>
        <w:tab/>
        <w:t xml:space="preserve">C. Rocchini, P. Cignoni, C. Montani, P. Pingi, and R. Scopigno, "A low cost 3D scanner based on structured light," </w:t>
      </w:r>
      <w:r w:rsidRPr="00126BB3">
        <w:rPr>
          <w:i/>
          <w:lang w:val="en-NZ"/>
        </w:rPr>
        <w:t xml:space="preserve">Computer Graphics Forum, </w:t>
      </w:r>
      <w:r w:rsidRPr="00126BB3">
        <w:rPr>
          <w:lang w:val="en-NZ"/>
        </w:rPr>
        <w:t>vol. 20, pp. 299-308, 2001.</w:t>
      </w:r>
      <w:bookmarkEnd w:id="3"/>
    </w:p>
    <w:p w:rsidR="00C06B51" w:rsidRPr="00126BB3" w:rsidRDefault="00C06B51" w:rsidP="00C06B51">
      <w:pPr>
        <w:ind w:left="720" w:hanging="720"/>
        <w:rPr>
          <w:lang w:val="en-NZ"/>
        </w:rPr>
      </w:pPr>
      <w:bookmarkStart w:id="4" w:name="_ENREF_5"/>
      <w:r w:rsidRPr="00126BB3">
        <w:rPr>
          <w:lang w:val="en-NZ"/>
        </w:rPr>
        <w:t>[5]</w:t>
      </w:r>
      <w:r w:rsidRPr="00126BB3">
        <w:rPr>
          <w:lang w:val="en-NZ"/>
        </w:rPr>
        <w:tab/>
        <w:t xml:space="preserve">O. H.-H. Szymon Rusinkiewicz, Marc Levoy, "Real-Time 3D Model Acquisition," </w:t>
      </w:r>
      <w:r w:rsidRPr="00126BB3">
        <w:rPr>
          <w:i/>
          <w:lang w:val="en-NZ"/>
        </w:rPr>
        <w:t xml:space="preserve">ACM Transactions on Graphics (TOG) - Proceedings of ACM SIGGRAPH 2002 </w:t>
      </w:r>
      <w:r w:rsidRPr="00126BB3">
        <w:rPr>
          <w:lang w:val="en-NZ"/>
        </w:rPr>
        <w:t>vol. 21, July 2002 2002.</w:t>
      </w:r>
      <w:bookmarkEnd w:id="4"/>
    </w:p>
    <w:p w:rsidR="00C06B51" w:rsidRPr="00126BB3" w:rsidRDefault="00C06B51" w:rsidP="00C06B51">
      <w:pPr>
        <w:ind w:left="720" w:hanging="720"/>
        <w:rPr>
          <w:lang w:val="en-NZ"/>
        </w:rPr>
      </w:pPr>
      <w:bookmarkStart w:id="5" w:name="_ENREF_6"/>
      <w:r w:rsidRPr="00126BB3">
        <w:rPr>
          <w:lang w:val="en-NZ"/>
        </w:rPr>
        <w:t>[6]</w:t>
      </w:r>
      <w:r w:rsidRPr="00126BB3">
        <w:rPr>
          <w:lang w:val="en-NZ"/>
        </w:rPr>
        <w:tab/>
        <w:t xml:space="preserve">A. U. lecture. (2006, 27.04.2011). </w:t>
      </w:r>
      <w:r w:rsidRPr="00126BB3">
        <w:rPr>
          <w:i/>
          <w:lang w:val="en-NZ"/>
        </w:rPr>
        <w:t xml:space="preserve">Structured light </w:t>
      </w:r>
      <w:r w:rsidRPr="00126BB3">
        <w:rPr>
          <w:lang w:val="en-NZ"/>
        </w:rPr>
        <w:t>Available: www.cs.auckland.ac.nz/~rkle</w:t>
      </w:r>
      <w:r w:rsidR="00FC42BB" w:rsidRPr="00126BB3">
        <w:rPr>
          <w:lang w:val="en-NZ"/>
        </w:rPr>
        <w:t xml:space="preserve"> </w:t>
      </w:r>
      <w:r w:rsidRPr="00126BB3">
        <w:rPr>
          <w:lang w:val="en-NZ"/>
        </w:rPr>
        <w:t>tte/TeachAuckland.html/mm/MI17slides.pdf</w:t>
      </w:r>
      <w:bookmarkEnd w:id="5"/>
    </w:p>
    <w:p w:rsidR="007032A1" w:rsidRPr="00126BB3" w:rsidRDefault="00C06B51" w:rsidP="00D305DB">
      <w:pPr>
        <w:ind w:left="720" w:hanging="720"/>
        <w:rPr>
          <w:lang w:val="en-NZ"/>
        </w:rPr>
      </w:pPr>
      <w:bookmarkStart w:id="6" w:name="_ENREF_7"/>
      <w:r w:rsidRPr="00126BB3">
        <w:rPr>
          <w:lang w:val="en-NZ"/>
        </w:rPr>
        <w:t>[7]</w:t>
      </w:r>
      <w:r w:rsidRPr="00126BB3">
        <w:rPr>
          <w:lang w:val="en-NZ"/>
        </w:rPr>
        <w:tab/>
        <w:t>D. Lanman and G. Taubin, "Build your own 3D scanner: 3D photography for beginners," presented at the ACM SIGGRAPH 2009 Courses, New Orleans, Louisiana, 2009.</w:t>
      </w:r>
      <w:bookmarkEnd w:id="6"/>
      <w:r w:rsidR="00331990" w:rsidRPr="00126BB3">
        <w:rPr>
          <w:lang w:val="en-NZ"/>
        </w:rPr>
        <w:fldChar w:fldCharType="end"/>
      </w:r>
    </w:p>
    <w:p w:rsidR="007032A1" w:rsidRPr="00126BB3" w:rsidRDefault="007032A1" w:rsidP="00D305DB">
      <w:pPr>
        <w:ind w:left="720" w:hanging="720"/>
        <w:rPr>
          <w:lang w:val="en-NZ"/>
        </w:rPr>
      </w:pPr>
    </w:p>
    <w:p w:rsidR="007032A1" w:rsidRPr="00126BB3" w:rsidRDefault="007032A1" w:rsidP="00D305DB">
      <w:pPr>
        <w:ind w:left="720" w:hanging="720"/>
        <w:rPr>
          <w:lang w:val="en-NZ"/>
        </w:rPr>
      </w:pPr>
    </w:p>
    <w:sectPr w:rsidR="007032A1" w:rsidRPr="00126BB3" w:rsidSect="001E114A">
      <w:footerReference w:type="even" r:id="rId28"/>
      <w:footnotePr>
        <w:numRestart w:val="eachPage"/>
      </w:footnotePr>
      <w:type w:val="continuous"/>
      <w:pgSz w:w="11907" w:h="16840" w:code="9"/>
      <w:pgMar w:top="1418" w:right="1134" w:bottom="2098" w:left="1134" w:header="0" w:footer="0" w:gutter="0"/>
      <w:cols w:num="2" w:space="544"/>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46BF" w:rsidRDefault="00DD46BF">
      <w:r>
        <w:separator/>
      </w:r>
    </w:p>
  </w:endnote>
  <w:endnote w:type="continuationSeparator" w:id="0">
    <w:p w:rsidR="00DD46BF" w:rsidRDefault="00DD46B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A00002EF" w:usb1="420020EB"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65D5" w:rsidRDefault="00331990">
    <w:pPr>
      <w:pStyle w:val="Footer"/>
      <w:framePr w:wrap="around" w:vAnchor="text" w:hAnchor="margin" w:xAlign="center" w:y="1"/>
    </w:pPr>
    <w:fldSimple w:instr="PAGE  ">
      <w:r w:rsidR="004165D5">
        <w:rPr>
          <w:noProof/>
        </w:rPr>
        <w:t>1</w:t>
      </w:r>
    </w:fldSimple>
  </w:p>
  <w:p w:rsidR="004165D5" w:rsidRDefault="004165D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65D5" w:rsidRDefault="00331990">
    <w:pPr>
      <w:pStyle w:val="Footer"/>
      <w:framePr w:wrap="around" w:vAnchor="text" w:hAnchor="margin" w:xAlign="center" w:y="1"/>
    </w:pPr>
    <w:fldSimple w:instr="PAGE  ">
      <w:r w:rsidR="004165D5">
        <w:rPr>
          <w:noProof/>
        </w:rPr>
        <w:t>1</w:t>
      </w:r>
    </w:fldSimple>
  </w:p>
  <w:p w:rsidR="004165D5" w:rsidRDefault="004165D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46BF" w:rsidRDefault="00DD46BF">
      <w:r>
        <w:separator/>
      </w:r>
    </w:p>
  </w:footnote>
  <w:footnote w:type="continuationSeparator" w:id="0">
    <w:p w:rsidR="00DD46BF" w:rsidRDefault="00DD46B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D8FE33B2"/>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450"/>
        </w:tabs>
        <w:ind w:left="9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nsid w:val="32D4309D"/>
    <w:multiLevelType w:val="hybridMultilevel"/>
    <w:tmpl w:val="59EAE1B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4">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4"/>
  </w:num>
  <w:num w:numId="3">
    <w:abstractNumId w:val="3"/>
  </w:num>
  <w:num w:numId="4">
    <w:abstractNumId w:val="1"/>
  </w:num>
  <w:num w:numId="5">
    <w:abstractNumId w:val="0"/>
  </w:num>
  <w:num w:numId="6">
    <w:abstractNumId w:val="2"/>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stylePaneFormatFilter w:val="3F01"/>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5362"/>
  </w:hdrShapeDefaults>
  <w:footnotePr>
    <w:numRestart w:val="eachPage"/>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xrx0x56dv5pde9wafxvrtdt9zfev9vavz0&quot;&gt;Reference&lt;record-ids&gt;&lt;item&gt;1&lt;/item&gt;&lt;item&gt;3&lt;/item&gt;&lt;item&gt;4&lt;/item&gt;&lt;item&gt;9&lt;/item&gt;&lt;item&gt;15&lt;/item&gt;&lt;item&gt;16&lt;/item&gt;&lt;/record-ids&gt;&lt;/item&gt;&lt;/Libraries&gt;"/>
  </w:docVars>
  <w:rsids>
    <w:rsidRoot w:val="00D03D91"/>
    <w:rsid w:val="0000054E"/>
    <w:rsid w:val="00001149"/>
    <w:rsid w:val="00001BDD"/>
    <w:rsid w:val="00001F57"/>
    <w:rsid w:val="0000254C"/>
    <w:rsid w:val="00002A4E"/>
    <w:rsid w:val="000043D6"/>
    <w:rsid w:val="0001459B"/>
    <w:rsid w:val="000168CC"/>
    <w:rsid w:val="00016B3C"/>
    <w:rsid w:val="00016D4E"/>
    <w:rsid w:val="00016E2C"/>
    <w:rsid w:val="0001722A"/>
    <w:rsid w:val="0002004D"/>
    <w:rsid w:val="000200B8"/>
    <w:rsid w:val="0002073E"/>
    <w:rsid w:val="000213AB"/>
    <w:rsid w:val="00022628"/>
    <w:rsid w:val="0002331E"/>
    <w:rsid w:val="00023692"/>
    <w:rsid w:val="0002500C"/>
    <w:rsid w:val="000250CB"/>
    <w:rsid w:val="0002670E"/>
    <w:rsid w:val="00031229"/>
    <w:rsid w:val="00031F6C"/>
    <w:rsid w:val="00036CFB"/>
    <w:rsid w:val="00037872"/>
    <w:rsid w:val="00040AE2"/>
    <w:rsid w:val="000417FF"/>
    <w:rsid w:val="00050EDB"/>
    <w:rsid w:val="00051446"/>
    <w:rsid w:val="00055538"/>
    <w:rsid w:val="00055589"/>
    <w:rsid w:val="000559E6"/>
    <w:rsid w:val="0005686F"/>
    <w:rsid w:val="00057ADE"/>
    <w:rsid w:val="000600CA"/>
    <w:rsid w:val="00061F2F"/>
    <w:rsid w:val="00062C87"/>
    <w:rsid w:val="000643EC"/>
    <w:rsid w:val="00066095"/>
    <w:rsid w:val="00067BA7"/>
    <w:rsid w:val="00070438"/>
    <w:rsid w:val="000734B3"/>
    <w:rsid w:val="00075A0F"/>
    <w:rsid w:val="000767A5"/>
    <w:rsid w:val="000770D2"/>
    <w:rsid w:val="0008052F"/>
    <w:rsid w:val="00084AB0"/>
    <w:rsid w:val="00086013"/>
    <w:rsid w:val="00094362"/>
    <w:rsid w:val="00095591"/>
    <w:rsid w:val="0009691A"/>
    <w:rsid w:val="000970F1"/>
    <w:rsid w:val="000A0CCD"/>
    <w:rsid w:val="000A12EA"/>
    <w:rsid w:val="000A4AB2"/>
    <w:rsid w:val="000C261D"/>
    <w:rsid w:val="000C5FE2"/>
    <w:rsid w:val="000C7304"/>
    <w:rsid w:val="000D11A0"/>
    <w:rsid w:val="000D1D83"/>
    <w:rsid w:val="000D2677"/>
    <w:rsid w:val="000E16B7"/>
    <w:rsid w:val="000E3584"/>
    <w:rsid w:val="000E3D15"/>
    <w:rsid w:val="000E3DBC"/>
    <w:rsid w:val="000E3E8E"/>
    <w:rsid w:val="000E5F95"/>
    <w:rsid w:val="000F0588"/>
    <w:rsid w:val="000F4B9F"/>
    <w:rsid w:val="000F5858"/>
    <w:rsid w:val="000F7933"/>
    <w:rsid w:val="00100578"/>
    <w:rsid w:val="00106593"/>
    <w:rsid w:val="00111D80"/>
    <w:rsid w:val="00116B02"/>
    <w:rsid w:val="00116F52"/>
    <w:rsid w:val="001205FE"/>
    <w:rsid w:val="0012248D"/>
    <w:rsid w:val="001226B1"/>
    <w:rsid w:val="001231CB"/>
    <w:rsid w:val="001238B7"/>
    <w:rsid w:val="00124224"/>
    <w:rsid w:val="00126BB3"/>
    <w:rsid w:val="00130645"/>
    <w:rsid w:val="001307D0"/>
    <w:rsid w:val="00130993"/>
    <w:rsid w:val="001310C7"/>
    <w:rsid w:val="00132FEA"/>
    <w:rsid w:val="00135075"/>
    <w:rsid w:val="001356E0"/>
    <w:rsid w:val="001376F7"/>
    <w:rsid w:val="00137969"/>
    <w:rsid w:val="00141161"/>
    <w:rsid w:val="001455B8"/>
    <w:rsid w:val="001506B8"/>
    <w:rsid w:val="001511D8"/>
    <w:rsid w:val="00152165"/>
    <w:rsid w:val="0015644A"/>
    <w:rsid w:val="001616D9"/>
    <w:rsid w:val="00161C15"/>
    <w:rsid w:val="00161FA2"/>
    <w:rsid w:val="00163222"/>
    <w:rsid w:val="0017137A"/>
    <w:rsid w:val="00171F29"/>
    <w:rsid w:val="001750CC"/>
    <w:rsid w:val="0017602E"/>
    <w:rsid w:val="00180AA7"/>
    <w:rsid w:val="00183A13"/>
    <w:rsid w:val="0018748D"/>
    <w:rsid w:val="001925DA"/>
    <w:rsid w:val="00194B98"/>
    <w:rsid w:val="00194CA9"/>
    <w:rsid w:val="001A29BA"/>
    <w:rsid w:val="001A3D8D"/>
    <w:rsid w:val="001A41DE"/>
    <w:rsid w:val="001A592B"/>
    <w:rsid w:val="001A60F9"/>
    <w:rsid w:val="001A6136"/>
    <w:rsid w:val="001B254B"/>
    <w:rsid w:val="001B4E9B"/>
    <w:rsid w:val="001B5095"/>
    <w:rsid w:val="001B66AE"/>
    <w:rsid w:val="001B7AED"/>
    <w:rsid w:val="001C5F4F"/>
    <w:rsid w:val="001D21B3"/>
    <w:rsid w:val="001D2E0A"/>
    <w:rsid w:val="001D2EAF"/>
    <w:rsid w:val="001D734E"/>
    <w:rsid w:val="001D75F9"/>
    <w:rsid w:val="001E114A"/>
    <w:rsid w:val="001E1D2F"/>
    <w:rsid w:val="001E3E8D"/>
    <w:rsid w:val="001F0AF0"/>
    <w:rsid w:val="001F3833"/>
    <w:rsid w:val="001F565C"/>
    <w:rsid w:val="00200822"/>
    <w:rsid w:val="0020127E"/>
    <w:rsid w:val="00201CFB"/>
    <w:rsid w:val="0020243F"/>
    <w:rsid w:val="00206ED2"/>
    <w:rsid w:val="0021464D"/>
    <w:rsid w:val="00216A42"/>
    <w:rsid w:val="00217672"/>
    <w:rsid w:val="00220ADF"/>
    <w:rsid w:val="0022372D"/>
    <w:rsid w:val="00226D3E"/>
    <w:rsid w:val="00231A84"/>
    <w:rsid w:val="00231B43"/>
    <w:rsid w:val="00235CDE"/>
    <w:rsid w:val="00236549"/>
    <w:rsid w:val="00236E22"/>
    <w:rsid w:val="00237418"/>
    <w:rsid w:val="002405AC"/>
    <w:rsid w:val="00241C34"/>
    <w:rsid w:val="00244ED1"/>
    <w:rsid w:val="00252043"/>
    <w:rsid w:val="00253A5C"/>
    <w:rsid w:val="00254EAB"/>
    <w:rsid w:val="00255A41"/>
    <w:rsid w:val="00256180"/>
    <w:rsid w:val="00256D2F"/>
    <w:rsid w:val="002600BE"/>
    <w:rsid w:val="0026026F"/>
    <w:rsid w:val="00260277"/>
    <w:rsid w:val="00260797"/>
    <w:rsid w:val="002612D5"/>
    <w:rsid w:val="00262B14"/>
    <w:rsid w:val="00262BE8"/>
    <w:rsid w:val="00263295"/>
    <w:rsid w:val="002700AE"/>
    <w:rsid w:val="002717C5"/>
    <w:rsid w:val="00271B24"/>
    <w:rsid w:val="0027630C"/>
    <w:rsid w:val="00280B49"/>
    <w:rsid w:val="00283922"/>
    <w:rsid w:val="00287C3D"/>
    <w:rsid w:val="00291250"/>
    <w:rsid w:val="00291549"/>
    <w:rsid w:val="00293793"/>
    <w:rsid w:val="00293C38"/>
    <w:rsid w:val="00295058"/>
    <w:rsid w:val="00295188"/>
    <w:rsid w:val="00295718"/>
    <w:rsid w:val="00296426"/>
    <w:rsid w:val="002A164D"/>
    <w:rsid w:val="002A2340"/>
    <w:rsid w:val="002A3F33"/>
    <w:rsid w:val="002A4646"/>
    <w:rsid w:val="002A6007"/>
    <w:rsid w:val="002A6839"/>
    <w:rsid w:val="002B0EDE"/>
    <w:rsid w:val="002B43D0"/>
    <w:rsid w:val="002B44AD"/>
    <w:rsid w:val="002B6020"/>
    <w:rsid w:val="002B6451"/>
    <w:rsid w:val="002B654F"/>
    <w:rsid w:val="002B65E3"/>
    <w:rsid w:val="002B7A76"/>
    <w:rsid w:val="002C1301"/>
    <w:rsid w:val="002C4DDE"/>
    <w:rsid w:val="002C5F85"/>
    <w:rsid w:val="002C678B"/>
    <w:rsid w:val="002C6939"/>
    <w:rsid w:val="002C7B78"/>
    <w:rsid w:val="002D50E7"/>
    <w:rsid w:val="002D5FB2"/>
    <w:rsid w:val="002F20DF"/>
    <w:rsid w:val="002F250D"/>
    <w:rsid w:val="002F2FFF"/>
    <w:rsid w:val="002F5258"/>
    <w:rsid w:val="002F6B8D"/>
    <w:rsid w:val="002F6D6F"/>
    <w:rsid w:val="002F6EBA"/>
    <w:rsid w:val="002F7B8B"/>
    <w:rsid w:val="00302534"/>
    <w:rsid w:val="003037DB"/>
    <w:rsid w:val="00310E4A"/>
    <w:rsid w:val="00311F4C"/>
    <w:rsid w:val="00313E98"/>
    <w:rsid w:val="0031547C"/>
    <w:rsid w:val="003167EE"/>
    <w:rsid w:val="003169A4"/>
    <w:rsid w:val="0032005B"/>
    <w:rsid w:val="00320172"/>
    <w:rsid w:val="00320869"/>
    <w:rsid w:val="00320D50"/>
    <w:rsid w:val="00327C79"/>
    <w:rsid w:val="003315B9"/>
    <w:rsid w:val="00331990"/>
    <w:rsid w:val="00332541"/>
    <w:rsid w:val="003356E4"/>
    <w:rsid w:val="00337C2D"/>
    <w:rsid w:val="0034680B"/>
    <w:rsid w:val="00346853"/>
    <w:rsid w:val="0035313D"/>
    <w:rsid w:val="00354D2B"/>
    <w:rsid w:val="003551DD"/>
    <w:rsid w:val="003559F2"/>
    <w:rsid w:val="00360060"/>
    <w:rsid w:val="00360364"/>
    <w:rsid w:val="0036334A"/>
    <w:rsid w:val="00363E1F"/>
    <w:rsid w:val="003643BD"/>
    <w:rsid w:val="00367F6E"/>
    <w:rsid w:val="003700E5"/>
    <w:rsid w:val="0037021E"/>
    <w:rsid w:val="003728C6"/>
    <w:rsid w:val="00373565"/>
    <w:rsid w:val="003778D2"/>
    <w:rsid w:val="00380C5F"/>
    <w:rsid w:val="0038289D"/>
    <w:rsid w:val="00384584"/>
    <w:rsid w:val="003846BF"/>
    <w:rsid w:val="003942DF"/>
    <w:rsid w:val="003963B6"/>
    <w:rsid w:val="00396877"/>
    <w:rsid w:val="00396DF4"/>
    <w:rsid w:val="00397AE6"/>
    <w:rsid w:val="003A0D5A"/>
    <w:rsid w:val="003A626C"/>
    <w:rsid w:val="003B093F"/>
    <w:rsid w:val="003B0E82"/>
    <w:rsid w:val="003B618D"/>
    <w:rsid w:val="003B6697"/>
    <w:rsid w:val="003C2426"/>
    <w:rsid w:val="003C38A4"/>
    <w:rsid w:val="003C5B76"/>
    <w:rsid w:val="003C5FCC"/>
    <w:rsid w:val="003C629A"/>
    <w:rsid w:val="003C6304"/>
    <w:rsid w:val="003C678E"/>
    <w:rsid w:val="003C7958"/>
    <w:rsid w:val="003C7C23"/>
    <w:rsid w:val="003D519E"/>
    <w:rsid w:val="003D67F2"/>
    <w:rsid w:val="003E1F65"/>
    <w:rsid w:val="003E2E45"/>
    <w:rsid w:val="003E32CC"/>
    <w:rsid w:val="003E4370"/>
    <w:rsid w:val="003E4C4B"/>
    <w:rsid w:val="003F0472"/>
    <w:rsid w:val="003F49C6"/>
    <w:rsid w:val="003F6466"/>
    <w:rsid w:val="00400684"/>
    <w:rsid w:val="00401ABC"/>
    <w:rsid w:val="004035FA"/>
    <w:rsid w:val="004060EA"/>
    <w:rsid w:val="0041100F"/>
    <w:rsid w:val="00412A3A"/>
    <w:rsid w:val="00412B15"/>
    <w:rsid w:val="004153FF"/>
    <w:rsid w:val="004165D5"/>
    <w:rsid w:val="004169B3"/>
    <w:rsid w:val="00417B50"/>
    <w:rsid w:val="00417C34"/>
    <w:rsid w:val="0042021F"/>
    <w:rsid w:val="00420B7D"/>
    <w:rsid w:val="00423348"/>
    <w:rsid w:val="0042335A"/>
    <w:rsid w:val="004240DC"/>
    <w:rsid w:val="0042447C"/>
    <w:rsid w:val="00425E0B"/>
    <w:rsid w:val="0042725B"/>
    <w:rsid w:val="00427644"/>
    <w:rsid w:val="0043051C"/>
    <w:rsid w:val="004318E2"/>
    <w:rsid w:val="00435C40"/>
    <w:rsid w:val="0043686E"/>
    <w:rsid w:val="00436F99"/>
    <w:rsid w:val="00437C66"/>
    <w:rsid w:val="00442F86"/>
    <w:rsid w:val="00443849"/>
    <w:rsid w:val="00443E94"/>
    <w:rsid w:val="004474AD"/>
    <w:rsid w:val="0044764A"/>
    <w:rsid w:val="00452784"/>
    <w:rsid w:val="004531D6"/>
    <w:rsid w:val="0045340F"/>
    <w:rsid w:val="00456B57"/>
    <w:rsid w:val="0046288C"/>
    <w:rsid w:val="004654EA"/>
    <w:rsid w:val="00467518"/>
    <w:rsid w:val="00470712"/>
    <w:rsid w:val="00470775"/>
    <w:rsid w:val="004714E7"/>
    <w:rsid w:val="00472596"/>
    <w:rsid w:val="004731FA"/>
    <w:rsid w:val="00474D10"/>
    <w:rsid w:val="00474FEC"/>
    <w:rsid w:val="00476377"/>
    <w:rsid w:val="00476660"/>
    <w:rsid w:val="0048635F"/>
    <w:rsid w:val="00487BAC"/>
    <w:rsid w:val="0049054A"/>
    <w:rsid w:val="00491499"/>
    <w:rsid w:val="004920F9"/>
    <w:rsid w:val="00492605"/>
    <w:rsid w:val="004933E8"/>
    <w:rsid w:val="00493F53"/>
    <w:rsid w:val="00494627"/>
    <w:rsid w:val="004966EC"/>
    <w:rsid w:val="004967D4"/>
    <w:rsid w:val="004A0BFB"/>
    <w:rsid w:val="004A3EB2"/>
    <w:rsid w:val="004A5B6D"/>
    <w:rsid w:val="004A5DF6"/>
    <w:rsid w:val="004B383E"/>
    <w:rsid w:val="004B3FD6"/>
    <w:rsid w:val="004B6A08"/>
    <w:rsid w:val="004B71E6"/>
    <w:rsid w:val="004B776F"/>
    <w:rsid w:val="004B7B0E"/>
    <w:rsid w:val="004C37E2"/>
    <w:rsid w:val="004C6207"/>
    <w:rsid w:val="004C6F73"/>
    <w:rsid w:val="004D34FA"/>
    <w:rsid w:val="004D3A92"/>
    <w:rsid w:val="004D6FA8"/>
    <w:rsid w:val="004E1C3E"/>
    <w:rsid w:val="004E43E5"/>
    <w:rsid w:val="004E76BE"/>
    <w:rsid w:val="004E7E99"/>
    <w:rsid w:val="004F1260"/>
    <w:rsid w:val="004F1ED4"/>
    <w:rsid w:val="004F1F93"/>
    <w:rsid w:val="004F7FED"/>
    <w:rsid w:val="005043B8"/>
    <w:rsid w:val="00506207"/>
    <w:rsid w:val="00514034"/>
    <w:rsid w:val="0051412F"/>
    <w:rsid w:val="00516937"/>
    <w:rsid w:val="00521BF9"/>
    <w:rsid w:val="00523689"/>
    <w:rsid w:val="00524D1C"/>
    <w:rsid w:val="0052750F"/>
    <w:rsid w:val="00527EFC"/>
    <w:rsid w:val="005305BB"/>
    <w:rsid w:val="00531BBC"/>
    <w:rsid w:val="005320F9"/>
    <w:rsid w:val="005326DF"/>
    <w:rsid w:val="00536870"/>
    <w:rsid w:val="00541304"/>
    <w:rsid w:val="00541CE2"/>
    <w:rsid w:val="00542DCB"/>
    <w:rsid w:val="00545A9F"/>
    <w:rsid w:val="00546FDD"/>
    <w:rsid w:val="00554B52"/>
    <w:rsid w:val="005562E9"/>
    <w:rsid w:val="0055753D"/>
    <w:rsid w:val="005607A0"/>
    <w:rsid w:val="00560BC3"/>
    <w:rsid w:val="00560F58"/>
    <w:rsid w:val="00561F4D"/>
    <w:rsid w:val="005627A4"/>
    <w:rsid w:val="00566578"/>
    <w:rsid w:val="005667AE"/>
    <w:rsid w:val="00566B48"/>
    <w:rsid w:val="00566C48"/>
    <w:rsid w:val="00567BB0"/>
    <w:rsid w:val="005710A2"/>
    <w:rsid w:val="00576554"/>
    <w:rsid w:val="00576F59"/>
    <w:rsid w:val="005800DB"/>
    <w:rsid w:val="005801A6"/>
    <w:rsid w:val="00583FB6"/>
    <w:rsid w:val="00587227"/>
    <w:rsid w:val="00587E45"/>
    <w:rsid w:val="00590D3F"/>
    <w:rsid w:val="00591404"/>
    <w:rsid w:val="00592FD1"/>
    <w:rsid w:val="0059616A"/>
    <w:rsid w:val="00596972"/>
    <w:rsid w:val="00597B20"/>
    <w:rsid w:val="005A17AA"/>
    <w:rsid w:val="005A1FEF"/>
    <w:rsid w:val="005A50CB"/>
    <w:rsid w:val="005A5FC5"/>
    <w:rsid w:val="005A5FE8"/>
    <w:rsid w:val="005A72EF"/>
    <w:rsid w:val="005A76D8"/>
    <w:rsid w:val="005B1C0E"/>
    <w:rsid w:val="005B3DFA"/>
    <w:rsid w:val="005C3A25"/>
    <w:rsid w:val="005C628A"/>
    <w:rsid w:val="005D3A10"/>
    <w:rsid w:val="005D3BA4"/>
    <w:rsid w:val="005D7DB1"/>
    <w:rsid w:val="005E0688"/>
    <w:rsid w:val="005E1EFE"/>
    <w:rsid w:val="005E24DE"/>
    <w:rsid w:val="005E2613"/>
    <w:rsid w:val="005E264D"/>
    <w:rsid w:val="005E556E"/>
    <w:rsid w:val="005E55CE"/>
    <w:rsid w:val="005F25BF"/>
    <w:rsid w:val="005F2AB9"/>
    <w:rsid w:val="005F4033"/>
    <w:rsid w:val="005F629B"/>
    <w:rsid w:val="005F64B9"/>
    <w:rsid w:val="005F7FDF"/>
    <w:rsid w:val="0060193C"/>
    <w:rsid w:val="006113A5"/>
    <w:rsid w:val="00612631"/>
    <w:rsid w:val="00614996"/>
    <w:rsid w:val="00614B9E"/>
    <w:rsid w:val="00620FF4"/>
    <w:rsid w:val="0062297A"/>
    <w:rsid w:val="00623B19"/>
    <w:rsid w:val="00626394"/>
    <w:rsid w:val="00626FF5"/>
    <w:rsid w:val="006303BF"/>
    <w:rsid w:val="006334C2"/>
    <w:rsid w:val="00643C73"/>
    <w:rsid w:val="00646B91"/>
    <w:rsid w:val="00652572"/>
    <w:rsid w:val="00653080"/>
    <w:rsid w:val="00653C7C"/>
    <w:rsid w:val="00654BC9"/>
    <w:rsid w:val="006553B8"/>
    <w:rsid w:val="00663B81"/>
    <w:rsid w:val="00665AA0"/>
    <w:rsid w:val="00667D98"/>
    <w:rsid w:val="00671E0B"/>
    <w:rsid w:val="00671EEE"/>
    <w:rsid w:val="006769CF"/>
    <w:rsid w:val="00676EA9"/>
    <w:rsid w:val="00680B18"/>
    <w:rsid w:val="00680D6D"/>
    <w:rsid w:val="00680FFF"/>
    <w:rsid w:val="00684815"/>
    <w:rsid w:val="00694EA8"/>
    <w:rsid w:val="006955B9"/>
    <w:rsid w:val="006A1D80"/>
    <w:rsid w:val="006A27BB"/>
    <w:rsid w:val="006A3450"/>
    <w:rsid w:val="006B1731"/>
    <w:rsid w:val="006B401A"/>
    <w:rsid w:val="006B5330"/>
    <w:rsid w:val="006B7434"/>
    <w:rsid w:val="006B7B1E"/>
    <w:rsid w:val="006C0CD1"/>
    <w:rsid w:val="006C15DE"/>
    <w:rsid w:val="006C4CC2"/>
    <w:rsid w:val="006C6709"/>
    <w:rsid w:val="006D1C9E"/>
    <w:rsid w:val="006D30A6"/>
    <w:rsid w:val="006D6A51"/>
    <w:rsid w:val="006D6F4C"/>
    <w:rsid w:val="006D7B02"/>
    <w:rsid w:val="006E04DC"/>
    <w:rsid w:val="006E0CA4"/>
    <w:rsid w:val="006E10F0"/>
    <w:rsid w:val="006E15A6"/>
    <w:rsid w:val="006E1CF2"/>
    <w:rsid w:val="006E35F9"/>
    <w:rsid w:val="006F1D25"/>
    <w:rsid w:val="006F43DE"/>
    <w:rsid w:val="006F6D43"/>
    <w:rsid w:val="00700DA2"/>
    <w:rsid w:val="007032A1"/>
    <w:rsid w:val="00704257"/>
    <w:rsid w:val="00704BBE"/>
    <w:rsid w:val="0070780E"/>
    <w:rsid w:val="00711C07"/>
    <w:rsid w:val="00713B4D"/>
    <w:rsid w:val="00716939"/>
    <w:rsid w:val="007231F7"/>
    <w:rsid w:val="007271A4"/>
    <w:rsid w:val="00730E3B"/>
    <w:rsid w:val="00731441"/>
    <w:rsid w:val="00733952"/>
    <w:rsid w:val="00734D4F"/>
    <w:rsid w:val="007358EA"/>
    <w:rsid w:val="00735A8F"/>
    <w:rsid w:val="0073737D"/>
    <w:rsid w:val="00740DEF"/>
    <w:rsid w:val="00741367"/>
    <w:rsid w:val="00743E30"/>
    <w:rsid w:val="00753A3E"/>
    <w:rsid w:val="00755039"/>
    <w:rsid w:val="0075504A"/>
    <w:rsid w:val="0075514B"/>
    <w:rsid w:val="007558F5"/>
    <w:rsid w:val="00757A67"/>
    <w:rsid w:val="00762C11"/>
    <w:rsid w:val="00763312"/>
    <w:rsid w:val="007638BF"/>
    <w:rsid w:val="00764B85"/>
    <w:rsid w:val="007713F7"/>
    <w:rsid w:val="00772A33"/>
    <w:rsid w:val="00773C7B"/>
    <w:rsid w:val="00781E36"/>
    <w:rsid w:val="007837EA"/>
    <w:rsid w:val="00786787"/>
    <w:rsid w:val="007868C1"/>
    <w:rsid w:val="00790247"/>
    <w:rsid w:val="00791965"/>
    <w:rsid w:val="00793310"/>
    <w:rsid w:val="00793826"/>
    <w:rsid w:val="00795939"/>
    <w:rsid w:val="007B16A6"/>
    <w:rsid w:val="007B1D77"/>
    <w:rsid w:val="007B6B5F"/>
    <w:rsid w:val="007C2A2B"/>
    <w:rsid w:val="007C4688"/>
    <w:rsid w:val="007C522E"/>
    <w:rsid w:val="007C59F5"/>
    <w:rsid w:val="007C5FDB"/>
    <w:rsid w:val="007C717C"/>
    <w:rsid w:val="007D2968"/>
    <w:rsid w:val="007D6289"/>
    <w:rsid w:val="007D689D"/>
    <w:rsid w:val="007E0372"/>
    <w:rsid w:val="007E0EC9"/>
    <w:rsid w:val="007E41A8"/>
    <w:rsid w:val="007F5346"/>
    <w:rsid w:val="007F5B44"/>
    <w:rsid w:val="00801196"/>
    <w:rsid w:val="008020CE"/>
    <w:rsid w:val="00802134"/>
    <w:rsid w:val="008040AC"/>
    <w:rsid w:val="00810251"/>
    <w:rsid w:val="008126F7"/>
    <w:rsid w:val="00813B7E"/>
    <w:rsid w:val="00820ACE"/>
    <w:rsid w:val="0082423A"/>
    <w:rsid w:val="00827813"/>
    <w:rsid w:val="0083047C"/>
    <w:rsid w:val="00830B63"/>
    <w:rsid w:val="00830DDB"/>
    <w:rsid w:val="00831CD0"/>
    <w:rsid w:val="00834691"/>
    <w:rsid w:val="008369F5"/>
    <w:rsid w:val="00841918"/>
    <w:rsid w:val="00844170"/>
    <w:rsid w:val="008442B8"/>
    <w:rsid w:val="008466D0"/>
    <w:rsid w:val="00847CBD"/>
    <w:rsid w:val="00847DCE"/>
    <w:rsid w:val="00850576"/>
    <w:rsid w:val="00852415"/>
    <w:rsid w:val="00852E12"/>
    <w:rsid w:val="0086056B"/>
    <w:rsid w:val="00860A9D"/>
    <w:rsid w:val="00861663"/>
    <w:rsid w:val="008654B5"/>
    <w:rsid w:val="00872061"/>
    <w:rsid w:val="008720C4"/>
    <w:rsid w:val="00873427"/>
    <w:rsid w:val="0087600F"/>
    <w:rsid w:val="0087671C"/>
    <w:rsid w:val="0088037D"/>
    <w:rsid w:val="0088687B"/>
    <w:rsid w:val="00886D16"/>
    <w:rsid w:val="00890924"/>
    <w:rsid w:val="00893C4C"/>
    <w:rsid w:val="00897C7E"/>
    <w:rsid w:val="008A18AC"/>
    <w:rsid w:val="008A671C"/>
    <w:rsid w:val="008B34A2"/>
    <w:rsid w:val="008B5690"/>
    <w:rsid w:val="008B7073"/>
    <w:rsid w:val="008B7F1D"/>
    <w:rsid w:val="008D12CF"/>
    <w:rsid w:val="008D1912"/>
    <w:rsid w:val="008D1F8C"/>
    <w:rsid w:val="008D2F1C"/>
    <w:rsid w:val="008D30F8"/>
    <w:rsid w:val="008D4C4B"/>
    <w:rsid w:val="008D7049"/>
    <w:rsid w:val="008E0066"/>
    <w:rsid w:val="008E2B87"/>
    <w:rsid w:val="008E54CF"/>
    <w:rsid w:val="008E5C28"/>
    <w:rsid w:val="008E5D36"/>
    <w:rsid w:val="008F13CB"/>
    <w:rsid w:val="008F41A8"/>
    <w:rsid w:val="008F6039"/>
    <w:rsid w:val="008F7525"/>
    <w:rsid w:val="008F7AC4"/>
    <w:rsid w:val="00900F20"/>
    <w:rsid w:val="00901D2C"/>
    <w:rsid w:val="009104E6"/>
    <w:rsid w:val="00911C38"/>
    <w:rsid w:val="00912774"/>
    <w:rsid w:val="00913868"/>
    <w:rsid w:val="00917300"/>
    <w:rsid w:val="0092475B"/>
    <w:rsid w:val="009268D9"/>
    <w:rsid w:val="00927039"/>
    <w:rsid w:val="00931263"/>
    <w:rsid w:val="009315A0"/>
    <w:rsid w:val="00934B8F"/>
    <w:rsid w:val="00935A42"/>
    <w:rsid w:val="00935B37"/>
    <w:rsid w:val="009415D1"/>
    <w:rsid w:val="00943949"/>
    <w:rsid w:val="009448F6"/>
    <w:rsid w:val="00944BED"/>
    <w:rsid w:val="00945B85"/>
    <w:rsid w:val="00945FED"/>
    <w:rsid w:val="009470D0"/>
    <w:rsid w:val="00947315"/>
    <w:rsid w:val="0094781D"/>
    <w:rsid w:val="009509AF"/>
    <w:rsid w:val="0095197B"/>
    <w:rsid w:val="0095261A"/>
    <w:rsid w:val="00954B82"/>
    <w:rsid w:val="009555E5"/>
    <w:rsid w:val="00957D3B"/>
    <w:rsid w:val="009632E3"/>
    <w:rsid w:val="0096360D"/>
    <w:rsid w:val="00964150"/>
    <w:rsid w:val="00964924"/>
    <w:rsid w:val="009666EF"/>
    <w:rsid w:val="00967B1C"/>
    <w:rsid w:val="0097092A"/>
    <w:rsid w:val="00971597"/>
    <w:rsid w:val="00972425"/>
    <w:rsid w:val="00975093"/>
    <w:rsid w:val="0097590F"/>
    <w:rsid w:val="00976B09"/>
    <w:rsid w:val="00976B6C"/>
    <w:rsid w:val="00981826"/>
    <w:rsid w:val="009849B5"/>
    <w:rsid w:val="00984EA6"/>
    <w:rsid w:val="009856A5"/>
    <w:rsid w:val="009856DF"/>
    <w:rsid w:val="00985B6F"/>
    <w:rsid w:val="00987704"/>
    <w:rsid w:val="00987FCE"/>
    <w:rsid w:val="00992E82"/>
    <w:rsid w:val="009931F4"/>
    <w:rsid w:val="00993498"/>
    <w:rsid w:val="009949C9"/>
    <w:rsid w:val="00996249"/>
    <w:rsid w:val="009968F8"/>
    <w:rsid w:val="00997A76"/>
    <w:rsid w:val="009A0EDA"/>
    <w:rsid w:val="009A2F5F"/>
    <w:rsid w:val="009A6303"/>
    <w:rsid w:val="009B0D3A"/>
    <w:rsid w:val="009B3C4D"/>
    <w:rsid w:val="009B44A4"/>
    <w:rsid w:val="009B56E9"/>
    <w:rsid w:val="009B6572"/>
    <w:rsid w:val="009C0DF1"/>
    <w:rsid w:val="009C7AC4"/>
    <w:rsid w:val="009D3183"/>
    <w:rsid w:val="009D4FF7"/>
    <w:rsid w:val="009E3B80"/>
    <w:rsid w:val="009E69EE"/>
    <w:rsid w:val="009E7A0A"/>
    <w:rsid w:val="009E7A5E"/>
    <w:rsid w:val="009F0DEB"/>
    <w:rsid w:val="009F0E7E"/>
    <w:rsid w:val="009F1559"/>
    <w:rsid w:val="009F562B"/>
    <w:rsid w:val="009F5BF7"/>
    <w:rsid w:val="009F5E63"/>
    <w:rsid w:val="009F670E"/>
    <w:rsid w:val="00A001E0"/>
    <w:rsid w:val="00A00CBE"/>
    <w:rsid w:val="00A033A6"/>
    <w:rsid w:val="00A0562A"/>
    <w:rsid w:val="00A05654"/>
    <w:rsid w:val="00A06FB7"/>
    <w:rsid w:val="00A07E95"/>
    <w:rsid w:val="00A130F3"/>
    <w:rsid w:val="00A144C6"/>
    <w:rsid w:val="00A157C4"/>
    <w:rsid w:val="00A15811"/>
    <w:rsid w:val="00A1692B"/>
    <w:rsid w:val="00A230C0"/>
    <w:rsid w:val="00A2371F"/>
    <w:rsid w:val="00A23A4E"/>
    <w:rsid w:val="00A26045"/>
    <w:rsid w:val="00A27B61"/>
    <w:rsid w:val="00A309EE"/>
    <w:rsid w:val="00A30E25"/>
    <w:rsid w:val="00A30F44"/>
    <w:rsid w:val="00A34423"/>
    <w:rsid w:val="00A4068E"/>
    <w:rsid w:val="00A466F4"/>
    <w:rsid w:val="00A471F0"/>
    <w:rsid w:val="00A475CE"/>
    <w:rsid w:val="00A47961"/>
    <w:rsid w:val="00A52945"/>
    <w:rsid w:val="00A5638C"/>
    <w:rsid w:val="00A5663A"/>
    <w:rsid w:val="00A56BE0"/>
    <w:rsid w:val="00A622B9"/>
    <w:rsid w:val="00A623A0"/>
    <w:rsid w:val="00A67367"/>
    <w:rsid w:val="00A6750B"/>
    <w:rsid w:val="00A678AB"/>
    <w:rsid w:val="00A70008"/>
    <w:rsid w:val="00A774DD"/>
    <w:rsid w:val="00A8056F"/>
    <w:rsid w:val="00A80772"/>
    <w:rsid w:val="00A807EE"/>
    <w:rsid w:val="00A82780"/>
    <w:rsid w:val="00A836EA"/>
    <w:rsid w:val="00A837F1"/>
    <w:rsid w:val="00A91817"/>
    <w:rsid w:val="00A93EA3"/>
    <w:rsid w:val="00A94C40"/>
    <w:rsid w:val="00A957D1"/>
    <w:rsid w:val="00AA009D"/>
    <w:rsid w:val="00AA0D8A"/>
    <w:rsid w:val="00AA27C9"/>
    <w:rsid w:val="00AA789A"/>
    <w:rsid w:val="00AB74A9"/>
    <w:rsid w:val="00AC076D"/>
    <w:rsid w:val="00AC08A2"/>
    <w:rsid w:val="00AC290B"/>
    <w:rsid w:val="00AC7AB6"/>
    <w:rsid w:val="00AC7C66"/>
    <w:rsid w:val="00AD1B33"/>
    <w:rsid w:val="00AD3553"/>
    <w:rsid w:val="00AD4065"/>
    <w:rsid w:val="00AD4936"/>
    <w:rsid w:val="00AD5CC7"/>
    <w:rsid w:val="00AD66C9"/>
    <w:rsid w:val="00AE157E"/>
    <w:rsid w:val="00AE1BD7"/>
    <w:rsid w:val="00AE2478"/>
    <w:rsid w:val="00AE4288"/>
    <w:rsid w:val="00AE4376"/>
    <w:rsid w:val="00AE496D"/>
    <w:rsid w:val="00AE5AD3"/>
    <w:rsid w:val="00AF0CB0"/>
    <w:rsid w:val="00AF215E"/>
    <w:rsid w:val="00AF3707"/>
    <w:rsid w:val="00AF3CCD"/>
    <w:rsid w:val="00AF40A6"/>
    <w:rsid w:val="00AF5A33"/>
    <w:rsid w:val="00B00F2C"/>
    <w:rsid w:val="00B0283A"/>
    <w:rsid w:val="00B0317D"/>
    <w:rsid w:val="00B03873"/>
    <w:rsid w:val="00B05D99"/>
    <w:rsid w:val="00B06D1E"/>
    <w:rsid w:val="00B11B98"/>
    <w:rsid w:val="00B12B0D"/>
    <w:rsid w:val="00B15C9D"/>
    <w:rsid w:val="00B16765"/>
    <w:rsid w:val="00B239E7"/>
    <w:rsid w:val="00B3378F"/>
    <w:rsid w:val="00B34631"/>
    <w:rsid w:val="00B358B2"/>
    <w:rsid w:val="00B3638E"/>
    <w:rsid w:val="00B3649A"/>
    <w:rsid w:val="00B370B2"/>
    <w:rsid w:val="00B40E9D"/>
    <w:rsid w:val="00B41750"/>
    <w:rsid w:val="00B42286"/>
    <w:rsid w:val="00B425E9"/>
    <w:rsid w:val="00B457C1"/>
    <w:rsid w:val="00B45953"/>
    <w:rsid w:val="00B46ABC"/>
    <w:rsid w:val="00B475DA"/>
    <w:rsid w:val="00B55B74"/>
    <w:rsid w:val="00B57E62"/>
    <w:rsid w:val="00B602E9"/>
    <w:rsid w:val="00B60335"/>
    <w:rsid w:val="00B64C0D"/>
    <w:rsid w:val="00B6605A"/>
    <w:rsid w:val="00B664F0"/>
    <w:rsid w:val="00B67F22"/>
    <w:rsid w:val="00B71D48"/>
    <w:rsid w:val="00B731C0"/>
    <w:rsid w:val="00B74BC2"/>
    <w:rsid w:val="00B758BF"/>
    <w:rsid w:val="00B7774F"/>
    <w:rsid w:val="00B831FE"/>
    <w:rsid w:val="00B87068"/>
    <w:rsid w:val="00B93E3D"/>
    <w:rsid w:val="00B95056"/>
    <w:rsid w:val="00B95A8A"/>
    <w:rsid w:val="00B97213"/>
    <w:rsid w:val="00B97B78"/>
    <w:rsid w:val="00BA2721"/>
    <w:rsid w:val="00BA5769"/>
    <w:rsid w:val="00BB2150"/>
    <w:rsid w:val="00BB526F"/>
    <w:rsid w:val="00BB6186"/>
    <w:rsid w:val="00BB74EC"/>
    <w:rsid w:val="00BB7EE6"/>
    <w:rsid w:val="00BC10AF"/>
    <w:rsid w:val="00BC3686"/>
    <w:rsid w:val="00BC38AF"/>
    <w:rsid w:val="00BC5C0D"/>
    <w:rsid w:val="00BD01FE"/>
    <w:rsid w:val="00BD1A97"/>
    <w:rsid w:val="00BD4D29"/>
    <w:rsid w:val="00BE16F8"/>
    <w:rsid w:val="00BE3B2F"/>
    <w:rsid w:val="00BE4B75"/>
    <w:rsid w:val="00BE5458"/>
    <w:rsid w:val="00BE6D68"/>
    <w:rsid w:val="00BE7773"/>
    <w:rsid w:val="00BF114D"/>
    <w:rsid w:val="00BF4111"/>
    <w:rsid w:val="00BF54F4"/>
    <w:rsid w:val="00C005F6"/>
    <w:rsid w:val="00C01C9E"/>
    <w:rsid w:val="00C02054"/>
    <w:rsid w:val="00C05BC1"/>
    <w:rsid w:val="00C06B51"/>
    <w:rsid w:val="00C0719E"/>
    <w:rsid w:val="00C12501"/>
    <w:rsid w:val="00C1409B"/>
    <w:rsid w:val="00C15B19"/>
    <w:rsid w:val="00C20632"/>
    <w:rsid w:val="00C23E16"/>
    <w:rsid w:val="00C25F58"/>
    <w:rsid w:val="00C265B8"/>
    <w:rsid w:val="00C27EF1"/>
    <w:rsid w:val="00C3086C"/>
    <w:rsid w:val="00C324DA"/>
    <w:rsid w:val="00C32CDB"/>
    <w:rsid w:val="00C35FF5"/>
    <w:rsid w:val="00C37E02"/>
    <w:rsid w:val="00C40AC9"/>
    <w:rsid w:val="00C40D1A"/>
    <w:rsid w:val="00C40FBC"/>
    <w:rsid w:val="00C41CFC"/>
    <w:rsid w:val="00C42961"/>
    <w:rsid w:val="00C42AEA"/>
    <w:rsid w:val="00C42F20"/>
    <w:rsid w:val="00C44645"/>
    <w:rsid w:val="00C44D0D"/>
    <w:rsid w:val="00C44D89"/>
    <w:rsid w:val="00C5211C"/>
    <w:rsid w:val="00C546E0"/>
    <w:rsid w:val="00C55684"/>
    <w:rsid w:val="00C57211"/>
    <w:rsid w:val="00C6114C"/>
    <w:rsid w:val="00C6117F"/>
    <w:rsid w:val="00C61527"/>
    <w:rsid w:val="00C62589"/>
    <w:rsid w:val="00C62F0E"/>
    <w:rsid w:val="00C634B9"/>
    <w:rsid w:val="00C65338"/>
    <w:rsid w:val="00C671A5"/>
    <w:rsid w:val="00C671EC"/>
    <w:rsid w:val="00C70F5B"/>
    <w:rsid w:val="00C72B79"/>
    <w:rsid w:val="00C73F3A"/>
    <w:rsid w:val="00C764CB"/>
    <w:rsid w:val="00C807D2"/>
    <w:rsid w:val="00C82972"/>
    <w:rsid w:val="00C829A2"/>
    <w:rsid w:val="00C86863"/>
    <w:rsid w:val="00C926AB"/>
    <w:rsid w:val="00C92D76"/>
    <w:rsid w:val="00C94113"/>
    <w:rsid w:val="00C94C2B"/>
    <w:rsid w:val="00C950D0"/>
    <w:rsid w:val="00C97AE4"/>
    <w:rsid w:val="00C97B17"/>
    <w:rsid w:val="00CA22E9"/>
    <w:rsid w:val="00CA25D0"/>
    <w:rsid w:val="00CA61D6"/>
    <w:rsid w:val="00CA68E7"/>
    <w:rsid w:val="00CB4F9C"/>
    <w:rsid w:val="00CC16AB"/>
    <w:rsid w:val="00CC1BC5"/>
    <w:rsid w:val="00CC2619"/>
    <w:rsid w:val="00CC6746"/>
    <w:rsid w:val="00CC7776"/>
    <w:rsid w:val="00CC7911"/>
    <w:rsid w:val="00CD00A1"/>
    <w:rsid w:val="00CD259F"/>
    <w:rsid w:val="00CD4371"/>
    <w:rsid w:val="00CD4E84"/>
    <w:rsid w:val="00CD5B30"/>
    <w:rsid w:val="00CE0B89"/>
    <w:rsid w:val="00CE3522"/>
    <w:rsid w:val="00CE43EC"/>
    <w:rsid w:val="00CE6145"/>
    <w:rsid w:val="00CF084C"/>
    <w:rsid w:val="00CF31C4"/>
    <w:rsid w:val="00CF6FF9"/>
    <w:rsid w:val="00D01AFA"/>
    <w:rsid w:val="00D01DA6"/>
    <w:rsid w:val="00D02F9A"/>
    <w:rsid w:val="00D03D91"/>
    <w:rsid w:val="00D05125"/>
    <w:rsid w:val="00D070AF"/>
    <w:rsid w:val="00D12539"/>
    <w:rsid w:val="00D12AF1"/>
    <w:rsid w:val="00D14DD5"/>
    <w:rsid w:val="00D22D8E"/>
    <w:rsid w:val="00D234E7"/>
    <w:rsid w:val="00D25D0E"/>
    <w:rsid w:val="00D2664E"/>
    <w:rsid w:val="00D26D98"/>
    <w:rsid w:val="00D2791C"/>
    <w:rsid w:val="00D305DB"/>
    <w:rsid w:val="00D31640"/>
    <w:rsid w:val="00D335A1"/>
    <w:rsid w:val="00D348C6"/>
    <w:rsid w:val="00D35BD6"/>
    <w:rsid w:val="00D3778D"/>
    <w:rsid w:val="00D41E1D"/>
    <w:rsid w:val="00D41FAE"/>
    <w:rsid w:val="00D552F7"/>
    <w:rsid w:val="00D55827"/>
    <w:rsid w:val="00D577B5"/>
    <w:rsid w:val="00D63127"/>
    <w:rsid w:val="00D64AA1"/>
    <w:rsid w:val="00D6525C"/>
    <w:rsid w:val="00D6779E"/>
    <w:rsid w:val="00D720EA"/>
    <w:rsid w:val="00D725B4"/>
    <w:rsid w:val="00D83D0F"/>
    <w:rsid w:val="00D8742B"/>
    <w:rsid w:val="00D90406"/>
    <w:rsid w:val="00D919A9"/>
    <w:rsid w:val="00D91EC1"/>
    <w:rsid w:val="00D934B8"/>
    <w:rsid w:val="00D944DC"/>
    <w:rsid w:val="00D95271"/>
    <w:rsid w:val="00DA04AD"/>
    <w:rsid w:val="00DA24B9"/>
    <w:rsid w:val="00DA32BA"/>
    <w:rsid w:val="00DB39DA"/>
    <w:rsid w:val="00DB51E2"/>
    <w:rsid w:val="00DB6214"/>
    <w:rsid w:val="00DB6B1E"/>
    <w:rsid w:val="00DB73C2"/>
    <w:rsid w:val="00DC566B"/>
    <w:rsid w:val="00DC6232"/>
    <w:rsid w:val="00DC646D"/>
    <w:rsid w:val="00DC649B"/>
    <w:rsid w:val="00DD46BF"/>
    <w:rsid w:val="00DD62BB"/>
    <w:rsid w:val="00DD76C0"/>
    <w:rsid w:val="00DE0142"/>
    <w:rsid w:val="00DE1B0F"/>
    <w:rsid w:val="00DE3951"/>
    <w:rsid w:val="00DE3A3D"/>
    <w:rsid w:val="00DE5F17"/>
    <w:rsid w:val="00DE650E"/>
    <w:rsid w:val="00DF188D"/>
    <w:rsid w:val="00DF31DB"/>
    <w:rsid w:val="00DF4572"/>
    <w:rsid w:val="00DF459A"/>
    <w:rsid w:val="00DF4F8C"/>
    <w:rsid w:val="00DF5FB5"/>
    <w:rsid w:val="00E01DA2"/>
    <w:rsid w:val="00E03925"/>
    <w:rsid w:val="00E05CD6"/>
    <w:rsid w:val="00E07119"/>
    <w:rsid w:val="00E074C1"/>
    <w:rsid w:val="00E14084"/>
    <w:rsid w:val="00E17319"/>
    <w:rsid w:val="00E20DEF"/>
    <w:rsid w:val="00E21119"/>
    <w:rsid w:val="00E21E95"/>
    <w:rsid w:val="00E227F5"/>
    <w:rsid w:val="00E2472F"/>
    <w:rsid w:val="00E25506"/>
    <w:rsid w:val="00E33AB3"/>
    <w:rsid w:val="00E354BA"/>
    <w:rsid w:val="00E368B0"/>
    <w:rsid w:val="00E36E55"/>
    <w:rsid w:val="00E37CF6"/>
    <w:rsid w:val="00E42B6B"/>
    <w:rsid w:val="00E433C6"/>
    <w:rsid w:val="00E43461"/>
    <w:rsid w:val="00E43F7C"/>
    <w:rsid w:val="00E461D4"/>
    <w:rsid w:val="00E47553"/>
    <w:rsid w:val="00E50200"/>
    <w:rsid w:val="00E50B94"/>
    <w:rsid w:val="00E520F6"/>
    <w:rsid w:val="00E53BFB"/>
    <w:rsid w:val="00E55BE9"/>
    <w:rsid w:val="00E560FD"/>
    <w:rsid w:val="00E62BC5"/>
    <w:rsid w:val="00E62EF6"/>
    <w:rsid w:val="00E63C20"/>
    <w:rsid w:val="00E65101"/>
    <w:rsid w:val="00E67C2D"/>
    <w:rsid w:val="00E7174C"/>
    <w:rsid w:val="00E72D01"/>
    <w:rsid w:val="00E72FC9"/>
    <w:rsid w:val="00E76E11"/>
    <w:rsid w:val="00E808A4"/>
    <w:rsid w:val="00E836D3"/>
    <w:rsid w:val="00E923A1"/>
    <w:rsid w:val="00E9500E"/>
    <w:rsid w:val="00E952B9"/>
    <w:rsid w:val="00E960D7"/>
    <w:rsid w:val="00E978E9"/>
    <w:rsid w:val="00E9794C"/>
    <w:rsid w:val="00EA09CB"/>
    <w:rsid w:val="00EA6AB0"/>
    <w:rsid w:val="00EB05BE"/>
    <w:rsid w:val="00EB688F"/>
    <w:rsid w:val="00EC0F00"/>
    <w:rsid w:val="00EC142D"/>
    <w:rsid w:val="00EC1D29"/>
    <w:rsid w:val="00EC2764"/>
    <w:rsid w:val="00EC47EB"/>
    <w:rsid w:val="00ED049D"/>
    <w:rsid w:val="00ED1AD2"/>
    <w:rsid w:val="00ED411C"/>
    <w:rsid w:val="00ED44B3"/>
    <w:rsid w:val="00ED60A3"/>
    <w:rsid w:val="00ED66C4"/>
    <w:rsid w:val="00EE1759"/>
    <w:rsid w:val="00EE25FC"/>
    <w:rsid w:val="00EE3263"/>
    <w:rsid w:val="00EE41C9"/>
    <w:rsid w:val="00EE7524"/>
    <w:rsid w:val="00EF2372"/>
    <w:rsid w:val="00EF6105"/>
    <w:rsid w:val="00EF74A7"/>
    <w:rsid w:val="00F01BD6"/>
    <w:rsid w:val="00F02E77"/>
    <w:rsid w:val="00F03123"/>
    <w:rsid w:val="00F03B48"/>
    <w:rsid w:val="00F06532"/>
    <w:rsid w:val="00F111FF"/>
    <w:rsid w:val="00F17B01"/>
    <w:rsid w:val="00F22238"/>
    <w:rsid w:val="00F23991"/>
    <w:rsid w:val="00F24EB3"/>
    <w:rsid w:val="00F252A7"/>
    <w:rsid w:val="00F31828"/>
    <w:rsid w:val="00F31AEA"/>
    <w:rsid w:val="00F34BDD"/>
    <w:rsid w:val="00F367AD"/>
    <w:rsid w:val="00F36B5B"/>
    <w:rsid w:val="00F36CB1"/>
    <w:rsid w:val="00F42368"/>
    <w:rsid w:val="00F42D7B"/>
    <w:rsid w:val="00F46F02"/>
    <w:rsid w:val="00F4793D"/>
    <w:rsid w:val="00F53524"/>
    <w:rsid w:val="00F538CC"/>
    <w:rsid w:val="00F53E3E"/>
    <w:rsid w:val="00F55F6A"/>
    <w:rsid w:val="00F56395"/>
    <w:rsid w:val="00F56468"/>
    <w:rsid w:val="00F571AE"/>
    <w:rsid w:val="00F63ACD"/>
    <w:rsid w:val="00F6723B"/>
    <w:rsid w:val="00F72478"/>
    <w:rsid w:val="00F729C5"/>
    <w:rsid w:val="00F817D1"/>
    <w:rsid w:val="00F83EFD"/>
    <w:rsid w:val="00F83F6A"/>
    <w:rsid w:val="00F85319"/>
    <w:rsid w:val="00F858A0"/>
    <w:rsid w:val="00F86D46"/>
    <w:rsid w:val="00F86EE1"/>
    <w:rsid w:val="00F8778B"/>
    <w:rsid w:val="00F97D6A"/>
    <w:rsid w:val="00FA47CD"/>
    <w:rsid w:val="00FB0080"/>
    <w:rsid w:val="00FB218E"/>
    <w:rsid w:val="00FB544E"/>
    <w:rsid w:val="00FB5A31"/>
    <w:rsid w:val="00FB61B0"/>
    <w:rsid w:val="00FB7062"/>
    <w:rsid w:val="00FC1849"/>
    <w:rsid w:val="00FC28DF"/>
    <w:rsid w:val="00FC4235"/>
    <w:rsid w:val="00FC42BB"/>
    <w:rsid w:val="00FD16BC"/>
    <w:rsid w:val="00FD2645"/>
    <w:rsid w:val="00FD29FA"/>
    <w:rsid w:val="00FD372C"/>
    <w:rsid w:val="00FD790D"/>
    <w:rsid w:val="00FE2D63"/>
    <w:rsid w:val="00FE5059"/>
    <w:rsid w:val="00FE5A55"/>
    <w:rsid w:val="00FF3368"/>
    <w:rsid w:val="00FF5A3D"/>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84EA6"/>
    <w:pPr>
      <w:jc w:val="both"/>
    </w:pPr>
    <w:rPr>
      <w:lang w:eastAsia="en-US"/>
    </w:rPr>
  </w:style>
  <w:style w:type="paragraph" w:styleId="Heading1">
    <w:name w:val="heading 1"/>
    <w:basedOn w:val="Normal"/>
    <w:next w:val="Normal"/>
    <w:link w:val="Heading1Char"/>
    <w:qFormat/>
    <w:rsid w:val="001E114A"/>
    <w:pPr>
      <w:keepNext/>
      <w:numPr>
        <w:numId w:val="1"/>
      </w:numPr>
      <w:spacing w:before="180" w:after="120"/>
      <w:jc w:val="center"/>
      <w:outlineLvl w:val="0"/>
    </w:pPr>
    <w:rPr>
      <w:b/>
      <w:sz w:val="22"/>
    </w:rPr>
  </w:style>
  <w:style w:type="paragraph" w:styleId="Heading2">
    <w:name w:val="heading 2"/>
    <w:basedOn w:val="Normal"/>
    <w:next w:val="Normal"/>
    <w:link w:val="Heading2Char"/>
    <w:qFormat/>
    <w:rsid w:val="00CC1BC5"/>
    <w:pPr>
      <w:keepNext/>
      <w:numPr>
        <w:ilvl w:val="1"/>
        <w:numId w:val="1"/>
      </w:numPr>
      <w:spacing w:before="180" w:after="120"/>
      <w:outlineLvl w:val="1"/>
    </w:pPr>
    <w:rPr>
      <w:b/>
      <w:lang w:val="en-NZ"/>
    </w:rPr>
  </w:style>
  <w:style w:type="paragraph" w:styleId="Heading3">
    <w:name w:val="heading 3"/>
    <w:basedOn w:val="Normal"/>
    <w:next w:val="Normal"/>
    <w:qFormat/>
    <w:rsid w:val="001E114A"/>
    <w:pPr>
      <w:keepNext/>
      <w:numPr>
        <w:ilvl w:val="2"/>
        <w:numId w:val="1"/>
      </w:numPr>
      <w:spacing w:before="180" w:after="120"/>
      <w:outlineLvl w:val="2"/>
    </w:pPr>
    <w:rPr>
      <w:i/>
      <w:sz w:val="18"/>
    </w:rPr>
  </w:style>
  <w:style w:type="paragraph" w:styleId="Heading4">
    <w:name w:val="heading 4"/>
    <w:basedOn w:val="Normal"/>
    <w:next w:val="Normal"/>
    <w:qFormat/>
    <w:rsid w:val="001E114A"/>
    <w:pPr>
      <w:keepNext/>
      <w:numPr>
        <w:ilvl w:val="3"/>
        <w:numId w:val="1"/>
      </w:numPr>
      <w:spacing w:before="240" w:after="60"/>
      <w:outlineLvl w:val="3"/>
    </w:pPr>
    <w:rPr>
      <w:b/>
      <w:i/>
      <w:sz w:val="18"/>
    </w:rPr>
  </w:style>
  <w:style w:type="paragraph" w:styleId="Heading5">
    <w:name w:val="heading 5"/>
    <w:basedOn w:val="Normal"/>
    <w:next w:val="Normal"/>
    <w:qFormat/>
    <w:rsid w:val="001E114A"/>
    <w:pPr>
      <w:numPr>
        <w:ilvl w:val="4"/>
        <w:numId w:val="1"/>
      </w:numPr>
      <w:spacing w:before="240" w:after="60"/>
      <w:outlineLvl w:val="4"/>
    </w:pPr>
    <w:rPr>
      <w:sz w:val="18"/>
    </w:rPr>
  </w:style>
  <w:style w:type="paragraph" w:styleId="Heading6">
    <w:name w:val="heading 6"/>
    <w:basedOn w:val="Normal"/>
    <w:next w:val="Normal"/>
    <w:qFormat/>
    <w:rsid w:val="001E114A"/>
    <w:pPr>
      <w:numPr>
        <w:ilvl w:val="5"/>
        <w:numId w:val="1"/>
      </w:numPr>
      <w:spacing w:before="240" w:after="60"/>
      <w:outlineLvl w:val="5"/>
    </w:pPr>
    <w:rPr>
      <w:rFonts w:ascii="Arial" w:hAnsi="Arial"/>
      <w:i/>
      <w:sz w:val="22"/>
    </w:rPr>
  </w:style>
  <w:style w:type="paragraph" w:styleId="Heading7">
    <w:name w:val="heading 7"/>
    <w:basedOn w:val="Normal"/>
    <w:next w:val="Normal"/>
    <w:qFormat/>
    <w:rsid w:val="001E114A"/>
    <w:pPr>
      <w:numPr>
        <w:ilvl w:val="6"/>
        <w:numId w:val="1"/>
      </w:numPr>
      <w:spacing w:before="240" w:after="60"/>
      <w:outlineLvl w:val="6"/>
    </w:pPr>
    <w:rPr>
      <w:rFonts w:ascii="Arial" w:hAnsi="Arial"/>
    </w:rPr>
  </w:style>
  <w:style w:type="paragraph" w:styleId="Heading8">
    <w:name w:val="heading 8"/>
    <w:basedOn w:val="Normal"/>
    <w:next w:val="Normal"/>
    <w:qFormat/>
    <w:rsid w:val="001E114A"/>
    <w:pPr>
      <w:numPr>
        <w:ilvl w:val="7"/>
        <w:numId w:val="1"/>
      </w:numPr>
      <w:spacing w:before="240" w:after="60"/>
      <w:outlineLvl w:val="7"/>
    </w:pPr>
    <w:rPr>
      <w:rFonts w:ascii="Arial" w:hAnsi="Arial"/>
      <w:i/>
    </w:rPr>
  </w:style>
  <w:style w:type="paragraph" w:styleId="Heading9">
    <w:name w:val="heading 9"/>
    <w:basedOn w:val="Normal"/>
    <w:next w:val="Normal"/>
    <w:qFormat/>
    <w:rsid w:val="001E114A"/>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rsid w:val="001E114A"/>
  </w:style>
  <w:style w:type="paragraph" w:customStyle="1" w:styleId="FootnoteBase">
    <w:name w:val="Footnote Base"/>
    <w:basedOn w:val="Normal"/>
    <w:rsid w:val="001E114A"/>
    <w:pPr>
      <w:tabs>
        <w:tab w:val="left" w:pos="187"/>
      </w:tabs>
      <w:spacing w:line="220" w:lineRule="exact"/>
      <w:ind w:left="187" w:hanging="187"/>
    </w:pPr>
    <w:rPr>
      <w:sz w:val="18"/>
    </w:rPr>
  </w:style>
  <w:style w:type="paragraph" w:styleId="Caption">
    <w:name w:val="caption"/>
    <w:basedOn w:val="Normal"/>
    <w:next w:val="Normal"/>
    <w:qFormat/>
    <w:rsid w:val="001E114A"/>
    <w:pPr>
      <w:spacing w:before="120" w:after="240"/>
      <w:ind w:left="289" w:right="289"/>
    </w:pPr>
    <w:rPr>
      <w:i/>
      <w:sz w:val="18"/>
    </w:rPr>
  </w:style>
  <w:style w:type="paragraph" w:customStyle="1" w:styleId="Picture">
    <w:name w:val="Picture"/>
    <w:basedOn w:val="Normal"/>
    <w:next w:val="Caption"/>
    <w:rsid w:val="001E114A"/>
    <w:pPr>
      <w:keepNext/>
      <w:spacing w:before="200" w:after="60"/>
      <w:ind w:right="43"/>
      <w:jc w:val="center"/>
    </w:pPr>
    <w:rPr>
      <w:sz w:val="18"/>
    </w:rPr>
  </w:style>
  <w:style w:type="paragraph" w:customStyle="1" w:styleId="URL">
    <w:name w:val="URL"/>
    <w:basedOn w:val="Normal"/>
    <w:rsid w:val="001E114A"/>
    <w:rPr>
      <w:rFonts w:ascii="Courier" w:hAnsi="Courier"/>
      <w:lang w:val="en-GB"/>
    </w:rPr>
  </w:style>
  <w:style w:type="character" w:styleId="EndnoteReference">
    <w:name w:val="endnote reference"/>
    <w:basedOn w:val="DefaultParagraphFont"/>
    <w:semiHidden/>
    <w:rsid w:val="001E114A"/>
    <w:rPr>
      <w:vertAlign w:val="superscript"/>
    </w:rPr>
  </w:style>
  <w:style w:type="paragraph" w:styleId="Footer">
    <w:name w:val="footer"/>
    <w:basedOn w:val="Normal"/>
    <w:rsid w:val="001E114A"/>
    <w:pPr>
      <w:tabs>
        <w:tab w:val="center" w:pos="4320"/>
        <w:tab w:val="right" w:pos="8640"/>
      </w:tabs>
    </w:pPr>
  </w:style>
  <w:style w:type="paragraph" w:styleId="FootnoteText">
    <w:name w:val="footnote text"/>
    <w:basedOn w:val="Normal"/>
    <w:semiHidden/>
    <w:rsid w:val="001E114A"/>
  </w:style>
  <w:style w:type="character" w:styleId="FootnoteReference">
    <w:name w:val="footnote reference"/>
    <w:basedOn w:val="DefaultParagraphFont"/>
    <w:semiHidden/>
    <w:rsid w:val="001E114A"/>
    <w:rPr>
      <w:vertAlign w:val="superscript"/>
    </w:rPr>
  </w:style>
  <w:style w:type="paragraph" w:styleId="MacroText">
    <w:name w:val="macro"/>
    <w:basedOn w:val="Normal"/>
    <w:semiHidden/>
    <w:rsid w:val="001E114A"/>
    <w:pPr>
      <w:spacing w:after="120"/>
      <w:ind w:right="45"/>
    </w:pPr>
    <w:rPr>
      <w:rFonts w:ascii="Courier New" w:hAnsi="Courier New"/>
      <w:sz w:val="18"/>
    </w:rPr>
  </w:style>
  <w:style w:type="character" w:customStyle="1" w:styleId="Superscript">
    <w:name w:val="Superscript"/>
    <w:rsid w:val="001E114A"/>
    <w:rPr>
      <w:vertAlign w:val="superscript"/>
    </w:rPr>
  </w:style>
  <w:style w:type="paragraph" w:customStyle="1" w:styleId="Author">
    <w:name w:val="Author"/>
    <w:basedOn w:val="Normal"/>
    <w:next w:val="Normal"/>
    <w:rsid w:val="001E114A"/>
    <w:pPr>
      <w:spacing w:before="220" w:after="220"/>
      <w:jc w:val="center"/>
    </w:pPr>
    <w:rPr>
      <w:i/>
      <w:sz w:val="24"/>
    </w:rPr>
  </w:style>
  <w:style w:type="paragraph" w:customStyle="1" w:styleId="HeadingBase">
    <w:name w:val="Heading Base"/>
    <w:basedOn w:val="Normal"/>
    <w:next w:val="Normal"/>
    <w:rsid w:val="001E114A"/>
    <w:pPr>
      <w:keepNext/>
      <w:keepLines/>
      <w:spacing w:before="240" w:after="120"/>
    </w:pPr>
    <w:rPr>
      <w:rFonts w:ascii="Arial" w:hAnsi="Arial"/>
      <w:b/>
      <w:kern w:val="28"/>
      <w:sz w:val="36"/>
    </w:rPr>
  </w:style>
  <w:style w:type="paragraph" w:styleId="BodyTextIndent">
    <w:name w:val="Body Text Indent"/>
    <w:basedOn w:val="Normal"/>
    <w:rsid w:val="001E114A"/>
    <w:pPr>
      <w:numPr>
        <w:numId w:val="4"/>
      </w:numPr>
      <w:spacing w:after="120"/>
      <w:ind w:left="362" w:right="45" w:hanging="181"/>
    </w:pPr>
    <w:rPr>
      <w:sz w:val="18"/>
    </w:rPr>
  </w:style>
  <w:style w:type="paragraph" w:customStyle="1" w:styleId="BodyTextKeep">
    <w:name w:val="Body Text Keep"/>
    <w:basedOn w:val="Normal"/>
    <w:rsid w:val="001E114A"/>
    <w:pPr>
      <w:keepNext/>
      <w:ind w:right="45"/>
    </w:pPr>
    <w:rPr>
      <w:sz w:val="18"/>
    </w:rPr>
  </w:style>
  <w:style w:type="character" w:styleId="Emphasis">
    <w:name w:val="Emphasis"/>
    <w:basedOn w:val="DefaultParagraphFont"/>
    <w:qFormat/>
    <w:rsid w:val="001E114A"/>
    <w:rPr>
      <w:i/>
    </w:rPr>
  </w:style>
  <w:style w:type="paragraph" w:customStyle="1" w:styleId="Address">
    <w:name w:val="Address"/>
    <w:basedOn w:val="Normal"/>
    <w:rsid w:val="001E114A"/>
    <w:pPr>
      <w:keepLines/>
      <w:ind w:right="4320"/>
    </w:pPr>
    <w:rPr>
      <w:sz w:val="18"/>
    </w:rPr>
  </w:style>
  <w:style w:type="character" w:styleId="CommentReference">
    <w:name w:val="annotation reference"/>
    <w:basedOn w:val="DefaultParagraphFont"/>
    <w:semiHidden/>
    <w:rsid w:val="001E114A"/>
    <w:rPr>
      <w:sz w:val="16"/>
    </w:rPr>
  </w:style>
  <w:style w:type="paragraph" w:customStyle="1" w:styleId="Reference">
    <w:name w:val="Reference"/>
    <w:basedOn w:val="Normal"/>
    <w:rsid w:val="001E114A"/>
    <w:pPr>
      <w:numPr>
        <w:numId w:val="2"/>
      </w:numPr>
    </w:pPr>
    <w:rPr>
      <w:sz w:val="18"/>
    </w:rPr>
  </w:style>
  <w:style w:type="paragraph" w:customStyle="1" w:styleId="Equation">
    <w:name w:val="Equation"/>
    <w:basedOn w:val="Normal"/>
    <w:rsid w:val="001E114A"/>
    <w:pPr>
      <w:tabs>
        <w:tab w:val="left" w:pos="567"/>
        <w:tab w:val="right" w:pos="4678"/>
      </w:tabs>
      <w:spacing w:before="120" w:after="120"/>
      <w:jc w:val="left"/>
    </w:pPr>
    <w:rPr>
      <w:sz w:val="18"/>
    </w:rPr>
  </w:style>
  <w:style w:type="paragraph" w:customStyle="1" w:styleId="Title1">
    <w:name w:val="Title1"/>
    <w:basedOn w:val="Normal"/>
    <w:next w:val="Author"/>
    <w:rsid w:val="001E114A"/>
    <w:pPr>
      <w:spacing w:before="100"/>
      <w:ind w:left="1134" w:right="720"/>
      <w:jc w:val="center"/>
    </w:pPr>
    <w:rPr>
      <w:b/>
      <w:sz w:val="28"/>
    </w:rPr>
  </w:style>
  <w:style w:type="paragraph" w:customStyle="1" w:styleId="Item">
    <w:name w:val="Item"/>
    <w:basedOn w:val="Normal"/>
    <w:rsid w:val="001E114A"/>
    <w:pPr>
      <w:ind w:left="360" w:right="288" w:hanging="360"/>
    </w:pPr>
    <w:rPr>
      <w:sz w:val="18"/>
    </w:rPr>
  </w:style>
  <w:style w:type="paragraph" w:customStyle="1" w:styleId="Abstract">
    <w:name w:val="Abstract"/>
    <w:basedOn w:val="Normal"/>
    <w:next w:val="Normal"/>
    <w:rsid w:val="001E114A"/>
    <w:pPr>
      <w:ind w:right="45"/>
    </w:pPr>
    <w:rPr>
      <w:sz w:val="18"/>
    </w:rPr>
  </w:style>
  <w:style w:type="paragraph" w:customStyle="1" w:styleId="NumItem">
    <w:name w:val="NumItem"/>
    <w:basedOn w:val="Normal"/>
    <w:rsid w:val="001E114A"/>
    <w:pPr>
      <w:numPr>
        <w:numId w:val="3"/>
      </w:numPr>
      <w:ind w:right="288"/>
    </w:pPr>
    <w:rPr>
      <w:sz w:val="18"/>
    </w:rPr>
  </w:style>
  <w:style w:type="paragraph" w:customStyle="1" w:styleId="Affiliation">
    <w:name w:val="Affiliation"/>
    <w:basedOn w:val="Normal"/>
    <w:rsid w:val="001E114A"/>
    <w:pPr>
      <w:jc w:val="center"/>
    </w:pPr>
    <w:rPr>
      <w:sz w:val="24"/>
    </w:rPr>
  </w:style>
  <w:style w:type="paragraph" w:customStyle="1" w:styleId="AbstractHeading">
    <w:name w:val="AbstractHeading"/>
    <w:basedOn w:val="Abstract"/>
    <w:rsid w:val="001E114A"/>
    <w:pPr>
      <w:spacing w:before="80" w:after="120"/>
      <w:jc w:val="center"/>
    </w:pPr>
    <w:rPr>
      <w:b/>
      <w:sz w:val="22"/>
    </w:rPr>
  </w:style>
  <w:style w:type="paragraph" w:customStyle="1" w:styleId="BodyTextNext">
    <w:name w:val="Body Text Next"/>
    <w:basedOn w:val="Normal"/>
    <w:rsid w:val="001E114A"/>
    <w:pPr>
      <w:ind w:right="45" w:firstLine="284"/>
    </w:pPr>
    <w:rPr>
      <w:sz w:val="18"/>
    </w:rPr>
  </w:style>
  <w:style w:type="paragraph" w:styleId="Header">
    <w:name w:val="header"/>
    <w:basedOn w:val="Normal"/>
    <w:rsid w:val="001E114A"/>
    <w:pPr>
      <w:tabs>
        <w:tab w:val="center" w:pos="4153"/>
        <w:tab w:val="right" w:pos="8306"/>
      </w:tabs>
    </w:pPr>
  </w:style>
  <w:style w:type="character" w:styleId="Hyperlink">
    <w:name w:val="Hyperlink"/>
    <w:basedOn w:val="DefaultParagraphFont"/>
    <w:rsid w:val="001E114A"/>
    <w:rPr>
      <w:color w:val="0000FF"/>
      <w:u w:val="single"/>
    </w:rPr>
  </w:style>
  <w:style w:type="paragraph" w:customStyle="1" w:styleId="Tablecaption">
    <w:name w:val="Table caption"/>
    <w:basedOn w:val="Caption"/>
    <w:rsid w:val="001E114A"/>
    <w:pPr>
      <w:spacing w:before="220" w:after="180"/>
      <w:jc w:val="center"/>
    </w:pPr>
    <w:rPr>
      <w:i w:val="0"/>
    </w:rPr>
  </w:style>
  <w:style w:type="character" w:styleId="FollowedHyperlink">
    <w:name w:val="FollowedHyperlink"/>
    <w:basedOn w:val="DefaultParagraphFont"/>
    <w:rsid w:val="001E114A"/>
    <w:rPr>
      <w:color w:val="800080"/>
      <w:u w:val="single"/>
    </w:rPr>
  </w:style>
  <w:style w:type="paragraph" w:styleId="BalloonText">
    <w:name w:val="Balloon Text"/>
    <w:basedOn w:val="Normal"/>
    <w:link w:val="BalloonTextChar"/>
    <w:rsid w:val="00AA0D8A"/>
    <w:rPr>
      <w:rFonts w:ascii="Cambria" w:hAnsi="Cambria"/>
      <w:sz w:val="16"/>
      <w:szCs w:val="16"/>
    </w:rPr>
  </w:style>
  <w:style w:type="paragraph" w:customStyle="1" w:styleId="Figurecaption">
    <w:name w:val="Figure caption"/>
    <w:basedOn w:val="Tablecaption"/>
    <w:rsid w:val="001E114A"/>
    <w:rPr>
      <w:i/>
    </w:rPr>
  </w:style>
  <w:style w:type="character" w:customStyle="1" w:styleId="BalloonTextChar">
    <w:name w:val="Balloon Text Char"/>
    <w:basedOn w:val="DefaultParagraphFont"/>
    <w:link w:val="BalloonText"/>
    <w:rsid w:val="00AA0D8A"/>
    <w:rPr>
      <w:rFonts w:ascii="Cambria" w:eastAsia="PMingLiU" w:hAnsi="Cambria" w:cs="Times New Roman"/>
      <w:sz w:val="16"/>
      <w:szCs w:val="16"/>
      <w:lang w:eastAsia="en-US"/>
    </w:rPr>
  </w:style>
  <w:style w:type="character" w:customStyle="1" w:styleId="Heading2Char">
    <w:name w:val="Heading 2 Char"/>
    <w:basedOn w:val="DefaultParagraphFont"/>
    <w:link w:val="Heading2"/>
    <w:rsid w:val="009315A0"/>
    <w:rPr>
      <w:b/>
      <w:lang w:val="en-NZ" w:eastAsia="en-US"/>
    </w:rPr>
  </w:style>
  <w:style w:type="character" w:styleId="PlaceholderText">
    <w:name w:val="Placeholder Text"/>
    <w:basedOn w:val="DefaultParagraphFont"/>
    <w:uiPriority w:val="99"/>
    <w:semiHidden/>
    <w:rsid w:val="00C70F5B"/>
    <w:rPr>
      <w:color w:val="808080"/>
    </w:rPr>
  </w:style>
  <w:style w:type="paragraph" w:styleId="ListParagraph">
    <w:name w:val="List Paragraph"/>
    <w:basedOn w:val="Normal"/>
    <w:uiPriority w:val="34"/>
    <w:qFormat/>
    <w:rsid w:val="00FD2645"/>
    <w:pPr>
      <w:ind w:left="720"/>
      <w:contextualSpacing/>
    </w:pPr>
  </w:style>
  <w:style w:type="character" w:customStyle="1" w:styleId="Heading1Char">
    <w:name w:val="Heading 1 Char"/>
    <w:basedOn w:val="DefaultParagraphFont"/>
    <w:link w:val="Heading1"/>
    <w:rsid w:val="00773C7B"/>
    <w:rPr>
      <w:b/>
      <w:sz w:val="22"/>
      <w:lang w:eastAsia="en-US"/>
    </w:rPr>
  </w:style>
</w:styles>
</file>

<file path=word/webSettings.xml><?xml version="1.0" encoding="utf-8"?>
<w:webSettings xmlns:r="http://schemas.openxmlformats.org/officeDocument/2006/relationships" xmlns:w="http://schemas.openxmlformats.org/wordprocessingml/2006/main">
  <w:divs>
    <w:div w:id="1736395016">
      <w:bodyDiv w:val="1"/>
      <w:marLeft w:val="0"/>
      <w:marRight w:val="0"/>
      <w:marTop w:val="0"/>
      <w:marBottom w:val="0"/>
      <w:divBdr>
        <w:top w:val="none" w:sz="0" w:space="0" w:color="auto"/>
        <w:left w:val="none" w:sz="0" w:space="0" w:color="auto"/>
        <w:bottom w:val="none" w:sz="0" w:space="0" w:color="auto"/>
        <w:right w:val="none" w:sz="0" w:space="0" w:color="auto"/>
      </w:divBdr>
    </w:div>
    <w:div w:id="1746142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A2E776-0E8F-4343-9494-EACD191CC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2</Pages>
  <Words>6943</Words>
  <Characters>3957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FR Template</vt:lpstr>
    </vt:vector>
  </TitlesOfParts>
  <Company>Grizli777</Company>
  <LinksUpToDate>false</LinksUpToDate>
  <CharactersWithSpaces>46429</CharactersWithSpaces>
  <SharedDoc>false</SharedDoc>
  <HLinks>
    <vt:vector size="102" baseType="variant">
      <vt:variant>
        <vt:i4>4653067</vt:i4>
      </vt:variant>
      <vt:variant>
        <vt:i4>96</vt:i4>
      </vt:variant>
      <vt:variant>
        <vt:i4>0</vt:i4>
      </vt:variant>
      <vt:variant>
        <vt:i4>5</vt:i4>
      </vt:variant>
      <vt:variant>
        <vt:lpwstr/>
      </vt:variant>
      <vt:variant>
        <vt:lpwstr>_ENREF_6</vt:lpwstr>
      </vt:variant>
      <vt:variant>
        <vt:i4>4653067</vt:i4>
      </vt:variant>
      <vt:variant>
        <vt:i4>90</vt:i4>
      </vt:variant>
      <vt:variant>
        <vt:i4>0</vt:i4>
      </vt:variant>
      <vt:variant>
        <vt:i4>5</vt:i4>
      </vt:variant>
      <vt:variant>
        <vt:lpwstr/>
      </vt:variant>
      <vt:variant>
        <vt:lpwstr>_ENREF_6</vt:lpwstr>
      </vt:variant>
      <vt:variant>
        <vt:i4>4587531</vt:i4>
      </vt:variant>
      <vt:variant>
        <vt:i4>84</vt:i4>
      </vt:variant>
      <vt:variant>
        <vt:i4>0</vt:i4>
      </vt:variant>
      <vt:variant>
        <vt:i4>5</vt:i4>
      </vt:variant>
      <vt:variant>
        <vt:lpwstr/>
      </vt:variant>
      <vt:variant>
        <vt:lpwstr>_ENREF_7</vt:lpwstr>
      </vt:variant>
      <vt:variant>
        <vt:i4>4653067</vt:i4>
      </vt:variant>
      <vt:variant>
        <vt:i4>78</vt:i4>
      </vt:variant>
      <vt:variant>
        <vt:i4>0</vt:i4>
      </vt:variant>
      <vt:variant>
        <vt:i4>5</vt:i4>
      </vt:variant>
      <vt:variant>
        <vt:lpwstr/>
      </vt:variant>
      <vt:variant>
        <vt:lpwstr>_ENREF_6</vt:lpwstr>
      </vt:variant>
      <vt:variant>
        <vt:i4>4653067</vt:i4>
      </vt:variant>
      <vt:variant>
        <vt:i4>72</vt:i4>
      </vt:variant>
      <vt:variant>
        <vt:i4>0</vt:i4>
      </vt:variant>
      <vt:variant>
        <vt:i4>5</vt:i4>
      </vt:variant>
      <vt:variant>
        <vt:lpwstr/>
      </vt:variant>
      <vt:variant>
        <vt:lpwstr>_ENREF_6</vt:lpwstr>
      </vt:variant>
      <vt:variant>
        <vt:i4>4456459</vt:i4>
      </vt:variant>
      <vt:variant>
        <vt:i4>66</vt:i4>
      </vt:variant>
      <vt:variant>
        <vt:i4>0</vt:i4>
      </vt:variant>
      <vt:variant>
        <vt:i4>5</vt:i4>
      </vt:variant>
      <vt:variant>
        <vt:lpwstr/>
      </vt:variant>
      <vt:variant>
        <vt:lpwstr>_ENREF_5</vt:lpwstr>
      </vt:variant>
      <vt:variant>
        <vt:i4>4653067</vt:i4>
      </vt:variant>
      <vt:variant>
        <vt:i4>60</vt:i4>
      </vt:variant>
      <vt:variant>
        <vt:i4>0</vt:i4>
      </vt:variant>
      <vt:variant>
        <vt:i4>5</vt:i4>
      </vt:variant>
      <vt:variant>
        <vt:lpwstr/>
      </vt:variant>
      <vt:variant>
        <vt:lpwstr>_ENREF_6</vt:lpwstr>
      </vt:variant>
      <vt:variant>
        <vt:i4>4456459</vt:i4>
      </vt:variant>
      <vt:variant>
        <vt:i4>54</vt:i4>
      </vt:variant>
      <vt:variant>
        <vt:i4>0</vt:i4>
      </vt:variant>
      <vt:variant>
        <vt:i4>5</vt:i4>
      </vt:variant>
      <vt:variant>
        <vt:lpwstr/>
      </vt:variant>
      <vt:variant>
        <vt:lpwstr>_ENREF_5</vt:lpwstr>
      </vt:variant>
      <vt:variant>
        <vt:i4>4456459</vt:i4>
      </vt:variant>
      <vt:variant>
        <vt:i4>48</vt:i4>
      </vt:variant>
      <vt:variant>
        <vt:i4>0</vt:i4>
      </vt:variant>
      <vt:variant>
        <vt:i4>5</vt:i4>
      </vt:variant>
      <vt:variant>
        <vt:lpwstr/>
      </vt:variant>
      <vt:variant>
        <vt:lpwstr>_ENREF_5</vt:lpwstr>
      </vt:variant>
      <vt:variant>
        <vt:i4>4521995</vt:i4>
      </vt:variant>
      <vt:variant>
        <vt:i4>45</vt:i4>
      </vt:variant>
      <vt:variant>
        <vt:i4>0</vt:i4>
      </vt:variant>
      <vt:variant>
        <vt:i4>5</vt:i4>
      </vt:variant>
      <vt:variant>
        <vt:lpwstr/>
      </vt:variant>
      <vt:variant>
        <vt:lpwstr>_ENREF_4</vt:lpwstr>
      </vt:variant>
      <vt:variant>
        <vt:i4>4456459</vt:i4>
      </vt:variant>
      <vt:variant>
        <vt:i4>37</vt:i4>
      </vt:variant>
      <vt:variant>
        <vt:i4>0</vt:i4>
      </vt:variant>
      <vt:variant>
        <vt:i4>5</vt:i4>
      </vt:variant>
      <vt:variant>
        <vt:lpwstr/>
      </vt:variant>
      <vt:variant>
        <vt:lpwstr>_ENREF_5</vt:lpwstr>
      </vt:variant>
      <vt:variant>
        <vt:i4>4521995</vt:i4>
      </vt:variant>
      <vt:variant>
        <vt:i4>34</vt:i4>
      </vt:variant>
      <vt:variant>
        <vt:i4>0</vt:i4>
      </vt:variant>
      <vt:variant>
        <vt:i4>5</vt:i4>
      </vt:variant>
      <vt:variant>
        <vt:lpwstr/>
      </vt:variant>
      <vt:variant>
        <vt:lpwstr>_ENREF_4</vt:lpwstr>
      </vt:variant>
      <vt:variant>
        <vt:i4>4194315</vt:i4>
      </vt:variant>
      <vt:variant>
        <vt:i4>26</vt:i4>
      </vt:variant>
      <vt:variant>
        <vt:i4>0</vt:i4>
      </vt:variant>
      <vt:variant>
        <vt:i4>5</vt:i4>
      </vt:variant>
      <vt:variant>
        <vt:lpwstr/>
      </vt:variant>
      <vt:variant>
        <vt:lpwstr>_ENREF_1</vt:lpwstr>
      </vt:variant>
      <vt:variant>
        <vt:i4>4390923</vt:i4>
      </vt:variant>
      <vt:variant>
        <vt:i4>20</vt:i4>
      </vt:variant>
      <vt:variant>
        <vt:i4>0</vt:i4>
      </vt:variant>
      <vt:variant>
        <vt:i4>5</vt:i4>
      </vt:variant>
      <vt:variant>
        <vt:lpwstr/>
      </vt:variant>
      <vt:variant>
        <vt:lpwstr>_ENREF_2</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 Template</dc:title>
  <dc:creator>Waleed Abdulla</dc:creator>
  <cp:lastModifiedBy>Daniel</cp:lastModifiedBy>
  <cp:revision>87</cp:revision>
  <cp:lastPrinted>2011-05-09T09:16:00Z</cp:lastPrinted>
  <dcterms:created xsi:type="dcterms:W3CDTF">2011-09-11T15:04:00Z</dcterms:created>
  <dcterms:modified xsi:type="dcterms:W3CDTF">2011-09-11T18:11:00Z</dcterms:modified>
</cp:coreProperties>
</file>